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2.8.0 -->
  <w:body>
    <w:p w:rsidR="006C7A09" w:rsidRPr="00DD7FDA" w:rsidP="00DD7FDA" w14:paraId="6449B1E0" w14:textId="1E5E5208">
      <w:pPr>
        <w:pStyle w:val="Heading1"/>
      </w:pPr>
      <w:bookmarkStart w:id="0" w:name="_Toc109262422"/>
      <w:r w:rsidRPr="00DD7FDA">
        <w:t>BAB I</w:t>
      </w:r>
      <w:r w:rsidRPr="00DD7FDA" w:rsidR="00DD7FDA">
        <w:br/>
      </w:r>
      <w:r w:rsidRPr="00DD7FDA">
        <w:t>PENDAHULUAN</w:t>
      </w:r>
      <w:bookmarkEnd w:id="0"/>
    </w:p>
    <w:p w:rsidR="006C7A09" w:rsidRPr="007F0030" w:rsidP="00E27D23" w14:paraId="7A39D00A" w14:textId="23388567">
      <w:pPr>
        <w:pStyle w:val="Heading2"/>
        <w:spacing w:after="0"/>
        <w:ind w:left="426" w:hanging="357"/>
        <w:rPr>
          <w:b/>
          <w:bCs/>
        </w:rPr>
      </w:pPr>
      <w:bookmarkStart w:id="1" w:name="_Toc109262423"/>
      <w:r w:rsidRPr="007F0030">
        <w:rPr>
          <w:b/>
          <w:bCs/>
        </w:rPr>
        <w:t>Latar Belakang Masalah</w:t>
      </w:r>
      <w:bookmarkEnd w:id="1"/>
    </w:p>
    <w:p w:rsidR="000C3805" w:rsidP="000C3805" w14:paraId="56E39595"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Masing-masing individu mempunyai karakteristik yang berbeda-beda. Cara berfikir dan berperilaku seorang dapat mempengaruhi perbedaan antar. Cara berfikir dan berperilaku mulai berkembang pada masa remaja, karena pada mas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emaja</w:t>
      </w:r>
      <w:r w:rsidRPr="00AB426B">
        <w:rPr>
          <w:rFonts w:ascii="Times New Roman" w:hAnsi="Times New Roman" w:cs="Times New Roman"/>
          <w:sz w:val="24"/>
          <w:szCs w:val="24"/>
        </w:rPr>
        <w:t xml:space="preserve"> menurut WHO pada Sarlito (2012 : 13) </w:t>
      </w:r>
      <w:r>
        <w:rPr>
          <w:rFonts w:ascii="Times New Roman" w:hAnsi="Times New Roman" w:cs="Times New Roman"/>
          <w:sz w:val="24"/>
          <w:szCs w:val="24"/>
          <w:lang w:val="en-US"/>
        </w:rPr>
        <w:t>Ditand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majuan</w:t>
      </w:r>
      <w:r w:rsidRPr="00AB426B">
        <w:rPr>
          <w:rFonts w:ascii="Times New Roman" w:hAnsi="Times New Roman" w:cs="Times New Roman"/>
          <w:sz w:val="24"/>
          <w:szCs w:val="24"/>
        </w:rPr>
        <w:t xml:space="preserve"> psikologis dan p</w:t>
      </w:r>
      <w:r>
        <w:rPr>
          <w:rFonts w:ascii="Times New Roman" w:hAnsi="Times New Roman" w:cs="Times New Roman"/>
          <w:sz w:val="24"/>
          <w:szCs w:val="24"/>
          <w:lang w:val="en-US"/>
        </w:rPr>
        <w:t>emaham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masa</w:t>
      </w:r>
      <w:r w:rsidRPr="00AB426B">
        <w:rPr>
          <w:rFonts w:ascii="Times New Roman" w:hAnsi="Times New Roman" w:cs="Times New Roman"/>
          <w:sz w:val="24"/>
          <w:szCs w:val="24"/>
        </w:rPr>
        <w:t xml:space="preserve"> kanak-kanak m</w:t>
      </w:r>
      <w:r>
        <w:rPr>
          <w:rFonts w:ascii="Times New Roman" w:hAnsi="Times New Roman" w:cs="Times New Roman"/>
          <w:sz w:val="24"/>
          <w:szCs w:val="24"/>
          <w:lang w:val="en-US"/>
        </w:rPr>
        <w:t>enuju</w:t>
      </w:r>
      <w:r>
        <w:rPr>
          <w:rFonts w:ascii="Times New Roman" w:hAnsi="Times New Roman" w:cs="Times New Roman"/>
          <w:sz w:val="24"/>
          <w:szCs w:val="24"/>
          <w:lang w:val="en-US"/>
        </w:rPr>
        <w:t xml:space="preserve"> masa</w:t>
      </w:r>
      <w:r w:rsidRPr="00AB426B">
        <w:rPr>
          <w:rFonts w:ascii="Times New Roman" w:hAnsi="Times New Roman" w:cs="Times New Roman"/>
          <w:sz w:val="24"/>
          <w:szCs w:val="24"/>
        </w:rPr>
        <w:t xml:space="preserve"> dewasa. Sedangkan menurut Csikszentimihalyi &amp; Larson dalam Sarlito, menjelaskan bahw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aha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hi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Pr="00AB426B">
        <w:rPr>
          <w:rFonts w:ascii="Times New Roman" w:hAnsi="Times New Roman" w:cs="Times New Roman"/>
          <w:sz w:val="24"/>
          <w:szCs w:val="24"/>
        </w:rPr>
        <w:t xml:space="preserve"> perkembangan </w:t>
      </w:r>
      <w:r>
        <w:rPr>
          <w:rFonts w:ascii="Times New Roman" w:hAnsi="Times New Roman" w:cs="Times New Roman"/>
          <w:sz w:val="24"/>
          <w:szCs w:val="24"/>
          <w:lang w:val="en-US"/>
        </w:rPr>
        <w:t>psyche</w:t>
      </w:r>
      <w:r w:rsidRPr="00AB426B">
        <w:rPr>
          <w:rFonts w:ascii="Times New Roman" w:hAnsi="Times New Roman" w:cs="Times New Roman"/>
          <w:sz w:val="24"/>
          <w:szCs w:val="24"/>
        </w:rPr>
        <w:t xml:space="preserve"> ditandai dengan</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proses perubahan kondisi </w:t>
      </w:r>
      <w:r w:rsidRPr="00AB426B">
        <w:rPr>
          <w:rFonts w:ascii="Times New Roman" w:hAnsi="Times New Roman" w:cs="Times New Roman"/>
          <w:i/>
          <w:sz w:val="24"/>
          <w:szCs w:val="24"/>
        </w:rPr>
        <w:t>entropy</w:t>
      </w:r>
      <w:r w:rsidRPr="00AB426B">
        <w:rPr>
          <w:rFonts w:ascii="Times New Roman" w:hAnsi="Times New Roman" w:cs="Times New Roman"/>
          <w:sz w:val="24"/>
          <w:szCs w:val="24"/>
        </w:rPr>
        <w:t xml:space="preserve"> </w:t>
      </w:r>
      <w:r>
        <w:rPr>
          <w:rFonts w:ascii="Times New Roman" w:hAnsi="Times New Roman" w:cs="Times New Roman"/>
          <w:sz w:val="24"/>
          <w:szCs w:val="24"/>
          <w:lang w:val="en-US"/>
        </w:rPr>
        <w:t>(</w:t>
      </w:r>
      <w:r>
        <w:rPr>
          <w:rFonts w:ascii="Times New Roman" w:hAnsi="Times New Roman" w:cs="Times New Roman"/>
          <w:sz w:val="24"/>
          <w:szCs w:val="24"/>
          <w:lang w:val="en-US"/>
        </w:rPr>
        <w:t>kesada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belu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us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ik</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k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kondisi </w:t>
      </w:r>
      <w:r w:rsidRPr="00AB426B">
        <w:rPr>
          <w:rFonts w:ascii="Times New Roman" w:hAnsi="Times New Roman" w:cs="Times New Roman"/>
          <w:i/>
          <w:sz w:val="24"/>
          <w:szCs w:val="24"/>
        </w:rPr>
        <w:t>negentrop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sada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sud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us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ik</w:t>
      </w:r>
      <w:r>
        <w:rPr>
          <w:rFonts w:ascii="Times New Roman" w:hAnsi="Times New Roman" w:cs="Times New Roman"/>
          <w:sz w:val="24"/>
          <w:szCs w:val="24"/>
          <w:lang w:val="en-US"/>
        </w:rPr>
        <w:t>)</w:t>
      </w:r>
      <w:r w:rsidRPr="00AB426B">
        <w:rPr>
          <w:rFonts w:ascii="Times New Roman" w:hAnsi="Times New Roman" w:cs="Times New Roman"/>
          <w:sz w:val="24"/>
          <w:szCs w:val="24"/>
        </w:rPr>
        <w:t>.</w:t>
      </w:r>
      <w:r>
        <w:rPr>
          <w:rFonts w:ascii="Times New Roman" w:hAnsi="Times New Roman" w:cs="Times New Roman"/>
          <w:sz w:val="24"/>
          <w:szCs w:val="24"/>
          <w:lang w:val="en-US"/>
        </w:rPr>
        <w:t xml:space="preserve"> Dari </w:t>
      </w:r>
      <w:r>
        <w:rPr>
          <w:rFonts w:ascii="Times New Roman" w:hAnsi="Times New Roman" w:cs="Times New Roman"/>
          <w:sz w:val="24"/>
          <w:szCs w:val="24"/>
          <w:lang w:val="en-US"/>
        </w:rPr>
        <w:t>pernyat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a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simpulkan</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bahwa masa remaja ialah fase penyempurnaan </w:t>
      </w:r>
      <w:r>
        <w:rPr>
          <w:rFonts w:ascii="Times New Roman" w:hAnsi="Times New Roman" w:cs="Times New Roman"/>
          <w:sz w:val="24"/>
          <w:szCs w:val="24"/>
          <w:lang w:val="en-US"/>
        </w:rPr>
        <w:t>pada</w:t>
      </w:r>
      <w:r w:rsidRPr="00AB426B">
        <w:rPr>
          <w:rFonts w:ascii="Times New Roman" w:hAnsi="Times New Roman" w:cs="Times New Roman"/>
          <w:sz w:val="24"/>
          <w:szCs w:val="24"/>
        </w:rPr>
        <w:t xml:space="preserve"> perkembangan fase-fase sebelumnya, perkembangan ini ditandai dengan adanya perubahan pada diri remaja itu sendiri, mulai dari perkembangan moral, psikologis, kognitif, dan fisik. </w:t>
      </w:r>
    </w:p>
    <w:p w:rsidR="000C3805" w:rsidRPr="00AB426B" w:rsidP="000C3805" w14:paraId="70D4EA02"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Pada fase remaja terdapat tugas-tugas perkembangan yang harus dijalani, agar dapat menunjang kematangan usia remaja.  Menurut Hurlock (1991 : 209)  berpendapat bahwa </w:t>
      </w:r>
      <w:r>
        <w:rPr>
          <w:rFonts w:ascii="Times New Roman" w:hAnsi="Times New Roman" w:cs="Times New Roman"/>
          <w:sz w:val="24"/>
          <w:szCs w:val="24"/>
          <w:lang w:val="en-US"/>
        </w:rPr>
        <w:t>perubah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s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t</w:t>
      </w:r>
      <w:r w:rsidRPr="00AB426B">
        <w:rPr>
          <w:rFonts w:ascii="Times New Roman" w:hAnsi="Times New Roman" w:cs="Times New Roman"/>
          <w:sz w:val="24"/>
          <w:szCs w:val="24"/>
        </w:rPr>
        <w:t xml:space="preserve">ugas perkembangan remaja </w:t>
      </w:r>
      <w:r>
        <w:rPr>
          <w:rFonts w:ascii="Times New Roman" w:hAnsi="Times New Roman" w:cs="Times New Roman"/>
          <w:sz w:val="24"/>
          <w:szCs w:val="24"/>
          <w:lang w:val="en-US"/>
        </w:rPr>
        <w:t>didominasi</w:t>
      </w:r>
      <w:r>
        <w:rPr>
          <w:rFonts w:ascii="Times New Roman" w:hAnsi="Times New Roman" w:cs="Times New Roman"/>
          <w:sz w:val="24"/>
          <w:szCs w:val="24"/>
          <w:lang w:val="en-US"/>
        </w:rPr>
        <w:t xml:space="preserve"> pada</w:t>
      </w:r>
      <w:r w:rsidRPr="00AB426B">
        <w:rPr>
          <w:rFonts w:ascii="Times New Roman" w:hAnsi="Times New Roman" w:cs="Times New Roman"/>
          <w:sz w:val="24"/>
          <w:szCs w:val="24"/>
        </w:rPr>
        <w:t>sikap dan pola perilaku an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semua remaja dapat melewat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rPr>
        <w:t>tugas perkembangan dengan waktu yang relatif singkat, sehingga ada beberapa remaja yang</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mengalami keterlambatan dalam fase perkembangannya, akibatnya remaja tersebut masih memiliki pola pikir dan </w:t>
      </w:r>
      <w:r w:rsidRPr="00AB426B">
        <w:rPr>
          <w:rFonts w:ascii="Times New Roman" w:hAnsi="Times New Roman" w:cs="Times New Roman"/>
          <w:sz w:val="24"/>
          <w:szCs w:val="24"/>
        </w:rPr>
        <w:t>perilaku kanak-kanak. Hal ini sangat berpengaruh diera globalisasi ini, karena kemajuan ilmu dan teknologi yang sangat pesat mengakibatkan remaja berkembang tidak sesuai dengan tugas-tugas perkembangan remaja.</w:t>
      </w:r>
    </w:p>
    <w:p w:rsidR="000C3805" w:rsidRPr="00AB426B" w:rsidP="000C3805" w14:paraId="33225347"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 Menurut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DOI":"10.1177/2055102918755046","ISSN":"20551029","abstract":"This study aimed to examine smartphone use patterns, smartphone addiction characteristics, and the predictive factors of the smartphone addiction in middle school students in South Korea. According to the Smartphone Addiction Proneness Scale scores, 563 (30.9%) were classified as a risk group for smartphone addiction and 1261 (69.1%) were identified as a normal user group. The adolescents used mobile messengers for the longest, followed by Internet surfing, gaming, and social networking service use. The two groups showed significant differences in smartphone use duration, awareness of game overuse, and purposes of playing games. The predictive factors of smartphone addiction were daily smartphone and social networking service use duration, and the awareness of game overuse.","author":[{"dropping-particle":"","family":"Cha","given":"Seong Soo","non-dropping-particle":"","parse-names":false,"suffix":""},{"dropping-particle":"","family":"Seo","given":"Bo Kyung","non-dropping-particle":"","parse-names":false,"suffix":""}],"container-title":"Health Psychology Open","id":"ITEM-1","issue":"1","issued":{"date-parts":[["2018"]]},"title":"Smartphone use and smartphone addiction in middle school students in Korea: Prevalence, social networking service, and game use","type":"article-journal","volume":"5"},"uris":["http://www.mendeley.com/documents/?uuid=99c0d772-3515-456a-b6e9-9df2b8e58d86"]}],"mendeley":{"formattedCitation":"(Cha &amp; Seo, 2018)","plainTextFormattedCitation":"(Cha &amp; Seo, 2018)","previouslyFormattedCitation":"(Cha &amp; Seo, 2018)"},"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Cha &amp; Seo, 2018)</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mengatakan bahwa </w:t>
      </w:r>
      <w:r w:rsidRPr="00AB426B">
        <w:rPr>
          <w:rFonts w:ascii="Times New Roman" w:hAnsi="Times New Roman" w:cs="Times New Roman"/>
          <w:i/>
          <w:sz w:val="24"/>
          <w:szCs w:val="24"/>
        </w:rPr>
        <w:t>“Adolescents are a high risk group for smartphone addiction”</w:t>
      </w:r>
      <w:r w:rsidRPr="00AB426B">
        <w:rPr>
          <w:rFonts w:ascii="Times New Roman" w:hAnsi="Times New Roman" w:cs="Times New Roman"/>
          <w:sz w:val="24"/>
          <w:szCs w:val="24"/>
        </w:rPr>
        <w:t>. Memang banyak manfaat yang didapat dari teknologi, salah satunya ialah mempermudah manusia dalam melakuan berbagai hal, namun teknologi juga dapat berdampak negatif khususnya pada remaja. Remaja yang belum bisa melakukan tugas-tugas perkembangan dengan baik</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pada umumnya kurang bisa menyaring hal baik atau buruk saat menggunakan internet, </w:t>
      </w:r>
      <w:r>
        <w:rPr>
          <w:rFonts w:ascii="Times New Roman" w:hAnsi="Times New Roman" w:cs="Times New Roman"/>
          <w:sz w:val="24"/>
          <w:szCs w:val="24"/>
          <w:lang w:val="en-US"/>
        </w:rPr>
        <w:t xml:space="preserve">oleh </w:t>
      </w:r>
      <w:r>
        <w:rPr>
          <w:rFonts w:ascii="Times New Roman" w:hAnsi="Times New Roman" w:cs="Times New Roman"/>
          <w:sz w:val="24"/>
          <w:szCs w:val="24"/>
          <w:lang w:val="en-US"/>
        </w:rPr>
        <w:t>karen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tu</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banyak remaja yang </w:t>
      </w:r>
      <w:r>
        <w:rPr>
          <w:rFonts w:ascii="Times New Roman" w:hAnsi="Times New Roman" w:cs="Times New Roman"/>
          <w:sz w:val="24"/>
          <w:szCs w:val="24"/>
          <w:lang w:val="en-US"/>
        </w:rPr>
        <w:t>mendapat</w:t>
      </w:r>
      <w:r w:rsidRPr="00AB426B">
        <w:rPr>
          <w:rFonts w:ascii="Times New Roman" w:hAnsi="Times New Roman" w:cs="Times New Roman"/>
          <w:sz w:val="24"/>
          <w:szCs w:val="24"/>
        </w:rPr>
        <w:t xml:space="preserve"> dampak negatif dari penggunaan internet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author":[{"dropping-particle":"","family":"Sari","given":"Ayu Permata","non-dropping-particle":"","parse-names":false,"suffix":""},{"dropping-particle":"","family":"Ilyas","given":"Asmidir","non-dropping-particle":"","parse-names":false,"suffix":""},{"dropping-particle":"","family":"Ifdil","given":"Ifdil","non-dropping-particle":"","parse-names":false,"suffix":""}],"id":"ITEM-1","issued":{"date-parts":[["2018"]]},"page":"110-117","title":"Tingkat Kecanduan Internet pada Remaja Awal","type":"article-journal","volume":"3"},"uris":["http://www.mendeley.com/documents/?uuid=1ae781ab-a60a-44e8-8748-899f4ae44c87"]}],"mendeley":{"formattedCitation":"(Sari et al., 2018)","plainTextFormattedCitation":"(Sari et al., 2018)","previouslyFormattedCitation":"(Sari et al., 2018)"},"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Sari et al., 2018)</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Salah satu dampak yang dialami remaja sekarang yaitu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Menurut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author":[{"dropping-particle":"","family":"Irawan","given":"Erna","non-dropping-particle":"","parse-names":false,"suffix":""},{"dropping-particle":"","family":"Tania","given":"Mery","non-dropping-particle":"","parse-names":false,"suffix":""},{"dropping-particle":"","family":"Sri","given":"Ajeng","non-dropping-particle":"","parse-names":false,"suffix":""},{"dropping-particle":"","family":"Pratami","given":"Rahayu","non-dropping-particle":"","parse-names":false,"suffix":""}],"id":"ITEM-1","issue":"2","issued":{"date-parts":[["2020"]]},"title":"Hubungan Kontrol Diri Dengan Kecanduan Internet Pada Remaja di Sman 11 Bandung","type":"article-journal","volume":"8"},"uris":["http://www.mendeley.com/documents/?uuid=99b6c878-89ed-4bcd-b350-f85c4c25b470"]}],"mendeley":{"formattedCitation":"(Irawan et al., 2020)","plainTextFormattedCitation":"(Irawan et al., 2020)","previouslyFormattedCitation":"(Irawan et al., 2020)"},"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Irawan et al., 2020)</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penggunaan internet yang berkala akan menimbulkan perilaku komplusif, perilaku komplusif yaitu perilaku yang terus terulang meskipun berdampak negatif bagi diri sendiri, jika penggunaan internet masih sulit terkendali secara tidak langsung dapat menimbulkan kecanduan internet bagi penggunanya.</w:t>
      </w:r>
    </w:p>
    <w:p w:rsidR="000C3805" w:rsidRPr="00AB426B" w:rsidP="000C3805" w14:paraId="46E18AB5" w14:textId="77777777">
      <w:pPr>
        <w:pStyle w:val="ListParagraph"/>
        <w:spacing w:line="480" w:lineRule="auto"/>
        <w:ind w:left="426" w:firstLine="720"/>
        <w:jc w:val="both"/>
        <w:rPr>
          <w:rFonts w:ascii="Times New Roman" w:hAnsi="Times New Roman" w:cs="Times New Roman"/>
          <w:i/>
          <w:sz w:val="24"/>
          <w:szCs w:val="24"/>
        </w:rPr>
      </w:pP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atau kecanduan internet sering terjadi pada pengguna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Seseorang dengan </w:t>
      </w:r>
      <w:r w:rsidRPr="00AB426B">
        <w:rPr>
          <w:rFonts w:ascii="Times New Roman" w:hAnsi="Times New Roman" w:cs="Times New Roman"/>
          <w:i/>
          <w:sz w:val="24"/>
          <w:szCs w:val="24"/>
        </w:rPr>
        <w:t xml:space="preserve">adiksi </w:t>
      </w:r>
      <w:r w:rsidRPr="00AB426B">
        <w:rPr>
          <w:rFonts w:ascii="Times New Roman" w:hAnsi="Times New Roman" w:cs="Times New Roman"/>
          <w:sz w:val="24"/>
          <w:szCs w:val="24"/>
        </w:rPr>
        <w:t xml:space="preserve">internet biasanya mengalami kesulitan  pada saat menggunakan </w:t>
      </w:r>
      <w:r w:rsidRPr="00AB426B">
        <w:rPr>
          <w:rFonts w:ascii="Times New Roman" w:hAnsi="Times New Roman" w:cs="Times New Roman"/>
          <w:i/>
          <w:sz w:val="24"/>
          <w:szCs w:val="24"/>
        </w:rPr>
        <w:t xml:space="preserve">smartphone, </w:t>
      </w:r>
      <w:r w:rsidRPr="00AB426B">
        <w:rPr>
          <w:rFonts w:ascii="Times New Roman" w:hAnsi="Times New Roman" w:cs="Times New Roman"/>
          <w:sz w:val="24"/>
          <w:szCs w:val="24"/>
        </w:rPr>
        <w:t xml:space="preserve">sebab dalam penggunanannya mereka cenderung lebih lama untuk bermain internet seperti </w:t>
      </w:r>
      <w:r w:rsidRPr="00AB426B">
        <w:rPr>
          <w:rFonts w:ascii="Times New Roman" w:hAnsi="Times New Roman" w:cs="Times New Roman"/>
          <w:i/>
          <w:sz w:val="24"/>
          <w:szCs w:val="24"/>
        </w:rPr>
        <w:t xml:space="preserve">WhatsApp, Facebook, You Tube, Tik Tok, Instagram, Telegram, Twitter, Game Online </w:t>
      </w:r>
      <w:r w:rsidRPr="00AB426B">
        <w:rPr>
          <w:rFonts w:ascii="Times New Roman" w:hAnsi="Times New Roman" w:cs="Times New Roman"/>
          <w:sz w:val="24"/>
          <w:szCs w:val="24"/>
        </w:rPr>
        <w:t xml:space="preserve">dan lain sebagainya, sehinggga dapat disimpulkan bahwa internet menjadi inti </w:t>
      </w:r>
      <w:r w:rsidRPr="00AB426B">
        <w:rPr>
          <w:rFonts w:ascii="Times New Roman" w:hAnsi="Times New Roman" w:cs="Times New Roman"/>
          <w:sz w:val="24"/>
          <w:szCs w:val="24"/>
        </w:rPr>
        <w:t xml:space="preserve">masalah bagi pengguna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Pada saat menggunaka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mereka cenderung melupakan segala hal yang </w:t>
      </w:r>
      <w:r>
        <w:rPr>
          <w:rFonts w:ascii="Times New Roman" w:hAnsi="Times New Roman" w:cs="Times New Roman"/>
          <w:sz w:val="24"/>
          <w:szCs w:val="24"/>
          <w:lang w:val="en-US"/>
        </w:rPr>
        <w:t>seharusnya</w:t>
      </w:r>
      <w:r w:rsidRPr="00AB426B">
        <w:rPr>
          <w:rFonts w:ascii="Times New Roman" w:hAnsi="Times New Roman" w:cs="Times New Roman"/>
          <w:sz w:val="24"/>
          <w:szCs w:val="24"/>
        </w:rPr>
        <w:t xml:space="preserve"> mereka lakukan, hal ini menyebabkan adanya prokrastinasi yang terjadi dalam diri remaja. Selain itu hasil dari penelitian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author":[{"dropping-particle":"","family":"Sari","given":"Ayu Permata","non-dropping-particle":"","parse-names":false,"suffix":""},{"dropping-particle":"","family":"Ilyas","given":"Asmidir","non-dropping-particle":"","parse-names":false,"suffix":""},{"dropping-particle":"","family":"Ifdil","given":"Ifdil","non-dropping-particle":"","parse-names":false,"suffix":""}],"id":"ITEM-1","issued":{"date-parts":[["2018"]]},"page":"110-117","title":"Tingkat Kecanduan Internet pada Remaja Awal","type":"article-journal","volume":"3"},"uris":["http://www.mendeley.com/documents/?uuid=1ae781ab-a60a-44e8-8748-899f4ae44c87"]}],"mendeley":{"formattedCitation":"(Sari et al., 2018)","plainTextFormattedCitation":"(Sari et al., 2018)","previouslyFormattedCitation":"(Sari et al., 2018)"},"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Sari et al., 2018)</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menunjukan bahwa kecanduan internet pada remaja aw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letak</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pada tingkat </w:t>
      </w:r>
      <w:r w:rsidRPr="00AB426B">
        <w:rPr>
          <w:rFonts w:ascii="Times New Roman" w:hAnsi="Times New Roman" w:cs="Times New Roman"/>
          <w:i/>
          <w:sz w:val="24"/>
          <w:szCs w:val="24"/>
        </w:rPr>
        <w:t xml:space="preserve">medium, </w:t>
      </w:r>
      <w:r w:rsidRPr="00AB426B">
        <w:rPr>
          <w:rFonts w:ascii="Times New Roman" w:hAnsi="Times New Roman" w:cs="Times New Roman"/>
          <w:sz w:val="24"/>
          <w:szCs w:val="24"/>
        </w:rPr>
        <w:t xml:space="preserve">dengan 2 indikator terkait yaitu </w:t>
      </w:r>
      <w:r w:rsidRPr="00AB426B">
        <w:rPr>
          <w:rFonts w:ascii="Times New Roman" w:hAnsi="Times New Roman" w:cs="Times New Roman"/>
          <w:i/>
          <w:sz w:val="24"/>
          <w:szCs w:val="24"/>
        </w:rPr>
        <w:t xml:space="preserve">interpersonal &amp; health </w:t>
      </w:r>
      <w:r w:rsidRPr="00AB426B">
        <w:rPr>
          <w:rFonts w:ascii="Times New Roman" w:hAnsi="Times New Roman" w:cs="Times New Roman"/>
          <w:i/>
          <w:iCs/>
          <w:sz w:val="24"/>
          <w:szCs w:val="24"/>
        </w:rPr>
        <w:t>problem</w:t>
      </w:r>
      <w:r w:rsidRPr="00AB426B">
        <w:rPr>
          <w:rFonts w:ascii="Times New Roman" w:hAnsi="Times New Roman" w:cs="Times New Roman"/>
          <w:sz w:val="24"/>
          <w:szCs w:val="24"/>
        </w:rPr>
        <w:t xml:space="preserve"> dan </w:t>
      </w:r>
      <w:r w:rsidRPr="00AB426B">
        <w:rPr>
          <w:rFonts w:ascii="Times New Roman" w:hAnsi="Times New Roman" w:cs="Times New Roman"/>
          <w:i/>
          <w:sz w:val="24"/>
          <w:szCs w:val="24"/>
        </w:rPr>
        <w:t>time management problem</w:t>
      </w:r>
      <w:r w:rsidRPr="00AB426B">
        <w:rPr>
          <w:rFonts w:ascii="Times New Roman" w:hAnsi="Times New Roman" w:cs="Times New Roman"/>
          <w:sz w:val="24"/>
          <w:szCs w:val="24"/>
        </w:rPr>
        <w:t xml:space="preserve">. Dapat disimpulkan bahwa kecanduan internet dapat menimbulkan masalah lain seperti tidak bisa mengatur waktu dengan baik, selain itu terjadi perenggangan hubungan antara diri sendiri dengan keluarga dan teman-teman, hal ini dapat mengakibatkan perubahan karakter individu seperti berubahnya individu menjadi lebih tertutup atau </w:t>
      </w:r>
      <w:r w:rsidRPr="00AB426B">
        <w:rPr>
          <w:rFonts w:ascii="Times New Roman" w:hAnsi="Times New Roman" w:cs="Times New Roman"/>
          <w:i/>
          <w:sz w:val="24"/>
          <w:szCs w:val="24"/>
        </w:rPr>
        <w:t>introvert.</w:t>
      </w:r>
    </w:p>
    <w:p w:rsidR="000C3805" w:rsidRPr="00AB426B" w:rsidP="000C3805" w14:paraId="55931945" w14:textId="76239950">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Permasalahan yang disebabkan oleh adiksi internet sangatlah serius, namun jika remaja dapat mengontrol diri mereka saat menggunakan </w:t>
      </w:r>
      <w:r w:rsidRPr="00AB426B">
        <w:rPr>
          <w:rFonts w:ascii="Times New Roman" w:hAnsi="Times New Roman" w:cs="Times New Roman"/>
          <w:i/>
          <w:sz w:val="24"/>
          <w:szCs w:val="24"/>
        </w:rPr>
        <w:t xml:space="preserve">smartphone, </w:t>
      </w:r>
      <w:r w:rsidRPr="00AB426B">
        <w:rPr>
          <w:rFonts w:ascii="Times New Roman" w:hAnsi="Times New Roman" w:cs="Times New Roman"/>
          <w:sz w:val="24"/>
          <w:szCs w:val="24"/>
        </w:rPr>
        <w:t xml:space="preserve">resiko untuk terken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sangatlah kecil. Menurut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DOI":"10.22373/je.v3i2.3091","ISSN":"2460-4917","abstract":"This research is aimed to see the correlation between self-control and internet depedency among teenagers. Parallel with exist theoretical basis, it can be proposed hyphotesis: there is a negative significant correlation between self-control with internet dependy in the digital libarary in the Medan Province library. To prove the hyphothesis above, product moment analysis method was use. Based on the gained data analysis there are three finding found; (1) there is a negative significant correlation between self-control and internet dependency, this result is proven with coeffesient correlation rxy= -0,123. (2) Influence from self-control toward internet dependency based on the data analysis in this study is 15,1% and the rest of it is influnced by other factors. (3) Teenager`s self-control is high, that because the gain empiric everage result is 88,80 and the hypothetical result is 72,5 while intenet depedency is high as well, as the empiric result is 107,90 and hypothetical result 72,5. From the gain study result it is generally described that teenagers have high self-control and hihgh internet depedency.","author":[{"dropping-particle":"","family":"Harahap","given":"Juli Yanti","non-dropping-particle":"","parse-names":false,"suffix":""}],"container-title":"JURNAL EDUKASI: Jurnal Bimbingan Konseling","id":"ITEM-1","issue":"2","issued":{"date-parts":[["2017"]]},"page":"131","title":"Hubungan Antara Kontrol Diri Dengan Ketergantungan Internet Di Pustaka Digital Perpustakaan Daerah Medan","type":"article-journal","volume":"3"},"uris":["http://www.mendeley.com/documents/?uuid=d2befbfa-0868-4367-89af-6d802532703a"]}],"mendeley":{"formattedCitation":"(Harahap, 2017)","plainTextFormattedCitation":"(Harahap, 2017)","previouslyFormattedCitation":"(Harahap, 2017)"},"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Harahap, 2017)</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w:t>
      </w:r>
      <w:r>
        <w:rPr>
          <w:rFonts w:ascii="Times New Roman" w:hAnsi="Times New Roman" w:cs="Times New Roman"/>
          <w:sz w:val="24"/>
          <w:szCs w:val="24"/>
          <w:lang w:val="en-US"/>
        </w:rPr>
        <w:t>kemamp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endal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emosi</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perilak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sebut</w:t>
      </w:r>
      <w:r>
        <w:rPr>
          <w:rFonts w:ascii="Times New Roman" w:hAnsi="Times New Roman" w:cs="Times New Roman"/>
          <w:sz w:val="24"/>
          <w:szCs w:val="24"/>
          <w:lang w:val="en-US"/>
        </w:rPr>
        <w:t xml:space="preserve"> </w:t>
      </w:r>
      <w:r w:rsidR="00670926">
        <w:rPr>
          <w:rFonts w:ascii="Times New Roman" w:hAnsi="Times New Roman" w:cs="Times New Roman"/>
          <w:sz w:val="24"/>
          <w:szCs w:val="24"/>
          <w:lang w:val="en-US"/>
        </w:rPr>
        <w:t>k</w:t>
      </w:r>
      <w:r>
        <w:rPr>
          <w:rFonts w:ascii="Times New Roman" w:hAnsi="Times New Roman" w:cs="Times New Roman"/>
          <w:sz w:val="24"/>
          <w:szCs w:val="24"/>
          <w:lang w:val="en-US"/>
        </w:rPr>
        <w:t>ontro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ri</w:t>
      </w:r>
      <w:r>
        <w:rPr>
          <w:rFonts w:ascii="Times New Roman" w:hAnsi="Times New Roman" w:cs="Times New Roman"/>
          <w:sz w:val="24"/>
          <w:szCs w:val="24"/>
          <w:lang w:val="en-US"/>
        </w:rPr>
        <w:t>.</w:t>
      </w:r>
      <w:r w:rsidRPr="00AB426B">
        <w:rPr>
          <w:rFonts w:ascii="Times New Roman" w:hAnsi="Times New Roman" w:cs="Times New Roman"/>
          <w:sz w:val="24"/>
          <w:szCs w:val="24"/>
        </w:rPr>
        <w:t xml:space="preserve"> Selain itu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ISSN":"2548-3226","abstract":"The purpose of this study is to understand the self control that exists in adolescentsregarding resolution and factors. There are two factors that influence self control, namely internal factors and external factors. Internal factors with age and external factors depend on the environment. The use of this paper is to develop a theory of self control and become a reference for future researchers.","author":[{"dropping-particle":"","family":"Dwi Marsela","given":"Ramadona","non-dropping-particle":"","parse-names":false,"suffix":""},{"dropping-particle":"","family":"Supriatna","given":"Mamat","non-dropping-particle":"","parse-names":false,"suffix":""}],"container-title":"Journal of Innovative Counseling : Theory, Practice &amp; Research","id":"ITEM-1","issue":"2","issued":{"date-parts":[["2019"]]},"page":"65-69","title":"Kontrol Diri: Definisi dan Faktor","type":"article-journal","volume":"3"},"uris":["http://www.mendeley.com/documents/?uuid=5bea7b9f-f64a-40b3-8f1c-2aa7c2002148"]}],"mendeley":{"formattedCitation":"(Dwi Marsela &amp; Supriatna, 2019)","plainTextFormattedCitation":"(Dwi Marsela &amp; Supriatna, 2019)","previouslyFormattedCitation":"(Dwi Marsela &amp; Supriatna, 2019)"},"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Dwi Marsela &amp; Supriatna, 2019)</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mengat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ontro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mum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pe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t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yesua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poten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laku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ilak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nyimp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pabila</w:t>
      </w:r>
      <w:r>
        <w:rPr>
          <w:rFonts w:ascii="Times New Roman" w:hAnsi="Times New Roman" w:cs="Times New Roman"/>
          <w:sz w:val="24"/>
          <w:szCs w:val="24"/>
          <w:lang w:val="en-US"/>
        </w:rPr>
        <w:t xml:space="preserve"> </w:t>
      </w:r>
      <w:r w:rsidR="00670926">
        <w:rPr>
          <w:rFonts w:ascii="Times New Roman" w:hAnsi="Times New Roman" w:cs="Times New Roman"/>
          <w:sz w:val="24"/>
          <w:szCs w:val="24"/>
          <w:lang w:val="en-US"/>
        </w:rPr>
        <w:t>k</w:t>
      </w:r>
      <w:r>
        <w:rPr>
          <w:rFonts w:ascii="Times New Roman" w:hAnsi="Times New Roman" w:cs="Times New Roman"/>
          <w:sz w:val="24"/>
          <w:szCs w:val="24"/>
          <w:lang w:val="en-US"/>
        </w:rPr>
        <w:t>ontro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ri</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milik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cuk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endah</w:t>
      </w:r>
      <w:r w:rsidRPr="00AB426B">
        <w:rPr>
          <w:rFonts w:ascii="Times New Roman" w:hAnsi="Times New Roman" w:cs="Times New Roman"/>
          <w:sz w:val="24"/>
          <w:szCs w:val="24"/>
        </w:rPr>
        <w:t>. 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jabaran</w:t>
      </w:r>
      <w:r w:rsidRPr="00AB426B">
        <w:rPr>
          <w:rFonts w:ascii="Times New Roman" w:hAnsi="Times New Roman" w:cs="Times New Roman"/>
          <w:sz w:val="24"/>
          <w:szCs w:val="24"/>
        </w:rPr>
        <w:t xml:space="preserve"> tersebut dijelaskan bahwa </w:t>
      </w:r>
      <w:r w:rsidRPr="00AB426B">
        <w:rPr>
          <w:rFonts w:ascii="Times New Roman" w:hAnsi="Times New Roman" w:cs="Times New Roman"/>
          <w:i/>
          <w:sz w:val="24"/>
          <w:szCs w:val="24"/>
        </w:rPr>
        <w:t xml:space="preserve">Self Control </w:t>
      </w:r>
      <w:r w:rsidRPr="00AB426B">
        <w:rPr>
          <w:rFonts w:ascii="Times New Roman" w:hAnsi="Times New Roman" w:cs="Times New Roman"/>
          <w:sz w:val="24"/>
          <w:szCs w:val="24"/>
        </w:rPr>
        <w:t xml:space="preserve">atau kontrol diri dapat mengarah pada perilaku agresif. Perilaku agresif muncul apabila individu memiliki kontrol diri yang rendah, karena ia cenderung kurang pandai saat membaca respon dalam bentuk perilaku, sehingga tidak dapat mengatur serta mengarahkan perilaku </w:t>
      </w:r>
      <w:r w:rsidRPr="00AB426B">
        <w:rPr>
          <w:rFonts w:ascii="Times New Roman" w:hAnsi="Times New Roman" w:cs="Times New Roman"/>
          <w:sz w:val="24"/>
          <w:szCs w:val="24"/>
        </w:rPr>
        <w:t>dengan benar, hal ini mengakibatkan individu tidak bisa menentukan tindakan yang sesuai.</w:t>
      </w:r>
    </w:p>
    <w:p w:rsidR="000C3805" w:rsidRPr="00AB426B" w:rsidP="000C3805" w14:paraId="073D4BE7"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Observasi awal dilakukan pada hari Rabu tepatnya tanggal 19 Februari 2022, di SMA N 2 PEMALANG pada jam 10.30 sampai 12.15 dengan beberapa siswa kelas XI IPA dan XI IPS pada sesi II, diperoleh data wawancara dari 23 siswa diantaranya 8 laki-laki dan 15 perempuan. Menurut </w:t>
      </w:r>
      <w:r w:rsidRPr="0015478F">
        <w:rPr>
          <w:rFonts w:ascii="Times New Roman" w:hAnsi="Times New Roman" w:cs="Times New Roman"/>
          <w:sz w:val="24"/>
          <w:szCs w:val="24"/>
        </w:rPr>
        <w:t xml:space="preserve">Mustafa dalam </w:t>
      </w:r>
      <w:r w:rsidRPr="0015478F">
        <w:rPr>
          <w:rFonts w:ascii="Times New Roman" w:hAnsi="Times New Roman" w:cs="Times New Roman"/>
          <w:sz w:val="24"/>
          <w:szCs w:val="24"/>
        </w:rPr>
        <w:fldChar w:fldCharType="begin" w:fldLock="1"/>
      </w:r>
      <w:r w:rsidRPr="0015478F">
        <w:rPr>
          <w:rFonts w:ascii="Times New Roman" w:hAnsi="Times New Roman" w:cs="Times New Roman"/>
          <w:sz w:val="24"/>
          <w:szCs w:val="24"/>
        </w:rPr>
        <w:instrText>ADDIN CSL_CITATION {"citationItems":[{"id":"ITEM-1","itemData":{"DOI":"10.26714/jkj.7.1.2019.33-38","ISSN":"2338-2090","abstract":"Kebutuhan akan pentingnya penggunaan internet dalam semua aspek saat ini membawa kepada konsekuensi meningkatnya kecanduan terhadap internet atau yang dikenal dengan istilah internet addiction. Tujuan penelitian adalah untuk mengetahui hubungan antara kecanduan internet  dengan interaksi sosial remaja. Penelitian ini menggunakan desain penelitian cross sectional dengan metode simple random sampling yang melibatkan 266 siswa SMA . Instrumen yang digunakan adalah  Internet addiction test (IAT) yang berisi 20 poin pertanyaan, kuesioner social interaction scale berisi 20 item  pertanyaan. Sample menggunakan simple random sampling dengan kriteria inklusi remaja usia 15-17 tahun, kelas X dan XI dan ada ditempat saat pengambilan data. Analisis data menggunakan uji chi square. Hasil penelitian menunjukkan adanya hubungan antara kecanduan internet dengan interaksi sosial remaja (p value= 0,001). Penelitian ini diharapkan dapat berguna untuk pengembangan ilmu keperawatan jiwa penanganan kecanduan internet dan upaya meningkatkan interaksi sosial remaja. Kata kunci: Kecanduan internet, interaksi sosial, remaja. INTERNET ADDICTION IS RELATED TO SOCIAL INTERACTION IN ADOLESCENT ABSTRACTThe important need of internet usage in all  aspects leads to the consequences of increasing addiction to the internet known as internet addiction The aim of t e study was to determine the relationship between internet addiction and adolescent social interaction. This study used a cross sectional study design with a simple random sampling method involving 266 high school students. the instrument used is the Internet Addiction test (IAT) which contains 20 question, a social interaction scale questionnaire containing 20 question. Sample technique used simple random sampling with the inclusion criteria of adolescents aged 15-17 years, class X and XI and is there when taking data.Data analyis  used the chi square test . Results showed there was an association between internet addiction and adolescent social interaction (p value = 0.001). This research is expected to be useful to develop mental nursing science in handling internet addiction and efforts to improve adolescent social interaction. Keywords: internet addiction, social interaction, adolescent","author":[{"dropping-particle":"","family":"Utami","given":"Tantri Widyarti","non-dropping-particle":"","parse-names":false,"suffix":""},{"dropping-particle":"","family":"Nurhayati","given":"Farial","non-dropping-particle":"","parse-names":false,"suffix":""}],"container-title":"Jurnal Keperawatan Jiwa","id":"ITEM-1","issue":"1","issued":{"date-parts":[["2019"]]},"page":"33","title":"Kecanduan Internet Berhubungan Dengan Interaksi Sosial Remaja","type":"article-journal","volume":"7"},"uris":["http://www.mendeley.com/documents/?uuid=2cd77566-4190-4beb-8d50-7fbb0e1f2bbc"]}],"mendeley":{"formattedCitation":"(Utami &amp; Nurhayati, 2019)","plainTextFormattedCitation":"(Utami &amp; Nurhayati, 2019)","previouslyFormattedCitation":"(Utami &amp; Nurhayati, 2019)"},"properties":{"noteIndex":0},"schema":"https://github.com/citation-style-language/schema/raw/master/csl-citation.json"}</w:instrText>
      </w:r>
      <w:r w:rsidRPr="0015478F">
        <w:rPr>
          <w:rFonts w:ascii="Times New Roman" w:hAnsi="Times New Roman" w:cs="Times New Roman"/>
          <w:sz w:val="24"/>
          <w:szCs w:val="24"/>
        </w:rPr>
        <w:fldChar w:fldCharType="separate"/>
      </w:r>
      <w:r w:rsidRPr="0015478F">
        <w:rPr>
          <w:rFonts w:ascii="Times New Roman" w:hAnsi="Times New Roman" w:cs="Times New Roman"/>
          <w:noProof/>
          <w:sz w:val="24"/>
          <w:szCs w:val="24"/>
        </w:rPr>
        <w:t>(Utami &amp; Nurhayati, 2019)</w:t>
      </w:r>
      <w:r w:rsidRPr="0015478F">
        <w:rPr>
          <w:rFonts w:ascii="Times New Roman" w:hAnsi="Times New Roman" w:cs="Times New Roman"/>
          <w:sz w:val="24"/>
          <w:szCs w:val="24"/>
        </w:rPr>
        <w:fldChar w:fldCharType="end"/>
      </w:r>
      <w:r w:rsidRPr="0015478F">
        <w:rPr>
          <w:rFonts w:ascii="Times New Roman" w:hAnsi="Times New Roman" w:cs="Times New Roman"/>
          <w:sz w:val="24"/>
          <w:szCs w:val="24"/>
        </w:rPr>
        <w:t xml:space="preserve"> menyatakan bahwa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diksi</w:t>
      </w:r>
      <w:r>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berpoten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habi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6 jam. Dari </w:t>
      </w:r>
      <w:r w:rsidRPr="00AB426B">
        <w:rPr>
          <w:rFonts w:ascii="Times New Roman" w:hAnsi="Times New Roman" w:cs="Times New Roman"/>
          <w:sz w:val="24"/>
          <w:szCs w:val="24"/>
        </w:rPr>
        <w:t xml:space="preserve">kutipan tersebut dapat </w:t>
      </w:r>
      <w:r>
        <w:rPr>
          <w:rFonts w:ascii="Times New Roman" w:hAnsi="Times New Roman" w:cs="Times New Roman"/>
          <w:sz w:val="24"/>
          <w:szCs w:val="24"/>
          <w:lang w:val="en-US"/>
        </w:rPr>
        <w:t>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ba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c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peroleh</w:t>
      </w:r>
      <w:r>
        <w:rPr>
          <w:rFonts w:ascii="Times New Roman" w:hAnsi="Times New Roman" w:cs="Times New Roman"/>
          <w:sz w:val="24"/>
          <w:szCs w:val="24"/>
          <w:lang w:val="en-US"/>
        </w:rPr>
        <w:t xml:space="preserve"> data </w:t>
      </w:r>
      <w:r>
        <w:rPr>
          <w:rFonts w:ascii="Times New Roman" w:hAnsi="Times New Roman" w:cs="Times New Roman"/>
          <w:sz w:val="24"/>
          <w:szCs w:val="24"/>
          <w:lang w:val="en-US"/>
        </w:rPr>
        <w:t>observ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wal</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bahwa dari 23 siswa hanya 1 siswa yang tidak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w:t>
      </w:r>
      <w:r>
        <w:rPr>
          <w:rFonts w:ascii="Times New Roman" w:hAnsi="Times New Roman" w:cs="Times New Roman"/>
          <w:sz w:val="24"/>
          <w:szCs w:val="24"/>
          <w:lang w:val="en-US"/>
        </w:rPr>
        <w:t>sebab</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data yang </w:t>
      </w:r>
      <w:r>
        <w:rPr>
          <w:rFonts w:ascii="Times New Roman" w:hAnsi="Times New Roman" w:cs="Times New Roman"/>
          <w:sz w:val="24"/>
          <w:szCs w:val="24"/>
          <w:lang w:val="en-US"/>
        </w:rPr>
        <w:t>diperoleh</w:t>
      </w:r>
      <w:r w:rsidRPr="00AB426B">
        <w:rPr>
          <w:rFonts w:ascii="Times New Roman" w:hAnsi="Times New Roman" w:cs="Times New Roman"/>
          <w:sz w:val="24"/>
          <w:szCs w:val="24"/>
        </w:rPr>
        <w:t xml:space="preserve"> ia hanya menghabiskan waktu 38 jam 29 menit dalam satu minggu, rata-rata ia menggunakan internet 5 jam 47 menit per harinya. Sedangkan dari 22 siswa yang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terdapat 7 siswa yang mengunakan internet lebih dari 10 jam per harinya, dan dari 15 siswa sisanya menggunakan internet sekitar lebih dari 6 jam sampai 10 jam per harinya. </w:t>
      </w:r>
    </w:p>
    <w:p w:rsidR="000C3805" w:rsidRPr="00AB426B" w:rsidP="000C3805" w14:paraId="55959C9B"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Dari analisis data yang diperoleh pada 23 siswa, terdapat 1 siswa dengan nilai penggunaan internet tertinggi yaitu siswi perempuan dengan  pemakaian internet 13 jam 21 menit perhari, dalam satu minggu ia menggunakan 92 jam 51 menit untuk pemakaian internet. Dari hasil wawancara rata-rata siswa menggunakan internet sebagai media hiburan dengan pemakaian tertinggi pada aplikasi Tik tok, Instagram, You Tube, WhatsApp, Telegram dan Game Online. Siswa mengaku bahwa mereka </w:t>
      </w:r>
      <w:r w:rsidRPr="00AB426B">
        <w:rPr>
          <w:rFonts w:ascii="Times New Roman" w:hAnsi="Times New Roman" w:cs="Times New Roman"/>
          <w:sz w:val="24"/>
          <w:szCs w:val="24"/>
        </w:rPr>
        <w:t>sedikit jenuh jika harus belajar terus menerus, mereka lebih memilih menghabiskan waktu dirumah untuk bermain internet, dan belajar hanya disekolah.</w:t>
      </w:r>
    </w:p>
    <w:p w:rsidR="000C3805" w:rsidRPr="00AB426B" w:rsidP="000C3805" w14:paraId="67A5CF48"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Hasil dari pengamatan peneliti terdapat </w:t>
      </w:r>
      <w:r>
        <w:rPr>
          <w:rFonts w:ascii="Times New Roman" w:hAnsi="Times New Roman" w:cs="Times New Roman"/>
          <w:sz w:val="24"/>
          <w:szCs w:val="24"/>
          <w:lang w:val="en-US"/>
        </w:rPr>
        <w:t>19</w:t>
      </w:r>
      <w:r w:rsidRPr="00AB426B">
        <w:rPr>
          <w:rFonts w:ascii="Times New Roman" w:hAnsi="Times New Roman" w:cs="Times New Roman"/>
          <w:sz w:val="24"/>
          <w:szCs w:val="24"/>
        </w:rPr>
        <w:t xml:space="preserve"> siswa yang masih bermain </w:t>
      </w:r>
      <w:r w:rsidRPr="00AB426B">
        <w:rPr>
          <w:rFonts w:ascii="Times New Roman" w:hAnsi="Times New Roman" w:cs="Times New Roman"/>
          <w:i/>
          <w:sz w:val="24"/>
          <w:szCs w:val="24"/>
        </w:rPr>
        <w:t xml:space="preserve">smartphone </w:t>
      </w:r>
      <w:r w:rsidRPr="00AB426B">
        <w:rPr>
          <w:rFonts w:ascii="Times New Roman" w:hAnsi="Times New Roman" w:cs="Times New Roman"/>
          <w:sz w:val="24"/>
          <w:szCs w:val="24"/>
        </w:rPr>
        <w:t xml:space="preserve">pada saat jam </w:t>
      </w:r>
      <w:r>
        <w:rPr>
          <w:rFonts w:ascii="Times New Roman" w:hAnsi="Times New Roman" w:cs="Times New Roman"/>
          <w:sz w:val="24"/>
          <w:szCs w:val="24"/>
          <w:lang w:val="en-US"/>
        </w:rPr>
        <w:t>pem</w:t>
      </w:r>
      <w:r w:rsidRPr="00AB426B">
        <w:rPr>
          <w:rFonts w:ascii="Times New Roman" w:hAnsi="Times New Roman" w:cs="Times New Roman"/>
          <w:sz w:val="24"/>
          <w:szCs w:val="24"/>
        </w:rPr>
        <w:t>belajar</w:t>
      </w:r>
      <w:r>
        <w:rPr>
          <w:rFonts w:ascii="Times New Roman" w:hAnsi="Times New Roman" w:cs="Times New Roman"/>
          <w:sz w:val="24"/>
          <w:szCs w:val="24"/>
          <w:lang w:val="en-US"/>
        </w:rPr>
        <w:t>an</w:t>
      </w:r>
      <w:r w:rsidRPr="00AB426B">
        <w:rPr>
          <w:rFonts w:ascii="Times New Roman" w:hAnsi="Times New Roman" w:cs="Times New Roman"/>
          <w:sz w:val="24"/>
          <w:szCs w:val="24"/>
        </w:rPr>
        <w:t xml:space="preserve"> dimulai, beberapa siswa mengaku bahwa mereka bermai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pad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lajaran</w:t>
      </w:r>
      <w:r w:rsidRPr="00AB426B">
        <w:rPr>
          <w:rFonts w:ascii="Times New Roman" w:hAnsi="Times New Roman" w:cs="Times New Roman"/>
          <w:sz w:val="24"/>
          <w:szCs w:val="24"/>
        </w:rPr>
        <w:t xml:space="preserve"> guru tertentu, jika guru tersebut tidak mempermasalahkan siswanya untuk bermai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maka tidak masalah bagi mereka untuk bermai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saat jam pelajaran dimulai. Namun ada beberapa siswa yang masih bermai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walaupun sudah ditegur oleh guru. Selain itu</w:t>
      </w:r>
      <w:r>
        <w:rPr>
          <w:rFonts w:ascii="Times New Roman" w:hAnsi="Times New Roman" w:cs="Times New Roman"/>
          <w:sz w:val="24"/>
          <w:szCs w:val="24"/>
          <w:lang w:val="en-US"/>
        </w:rPr>
        <w:t>,</w:t>
      </w:r>
      <w:r w:rsidRPr="00AB426B">
        <w:rPr>
          <w:rFonts w:ascii="Times New Roman" w:hAnsi="Times New Roman" w:cs="Times New Roman"/>
          <w:sz w:val="24"/>
          <w:szCs w:val="24"/>
        </w:rPr>
        <w:t xml:space="preserve"> </w:t>
      </w:r>
      <w:r>
        <w:rPr>
          <w:rFonts w:ascii="Times New Roman" w:hAnsi="Times New Roman" w:cs="Times New Roman"/>
          <w:sz w:val="24"/>
          <w:szCs w:val="24"/>
          <w:lang w:val="en-US"/>
        </w:rPr>
        <w:t>saat</w:t>
      </w:r>
      <w:r w:rsidRPr="00AB426B">
        <w:rPr>
          <w:rFonts w:ascii="Times New Roman" w:hAnsi="Times New Roman" w:cs="Times New Roman"/>
          <w:sz w:val="24"/>
          <w:szCs w:val="24"/>
        </w:rPr>
        <w:t xml:space="preserve"> jam istirahat </w:t>
      </w:r>
      <w:r>
        <w:rPr>
          <w:rFonts w:ascii="Times New Roman" w:hAnsi="Times New Roman" w:cs="Times New Roman"/>
          <w:sz w:val="24"/>
          <w:szCs w:val="24"/>
          <w:lang w:val="en-US"/>
        </w:rPr>
        <w:t>dimulai</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beberapa siswa pergi ke kantin, ada yang masih di kelas, dan ada juga yang duduk didepan teras kelas, jika diperhatikan memang tidak ada masalah dari siswa-siswi tersebut, namun dari hasil pengamatan siswa-siswi tersebut selalu membawa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kemanapun mereka pergi, dan ada beberapa siswa yang menggunakan </w:t>
      </w:r>
      <w:r w:rsidRPr="00AB426B">
        <w:rPr>
          <w:rFonts w:ascii="Times New Roman" w:hAnsi="Times New Roman" w:cs="Times New Roman"/>
          <w:i/>
          <w:sz w:val="24"/>
          <w:szCs w:val="24"/>
        </w:rPr>
        <w:t>smartphone</w:t>
      </w:r>
      <w:r w:rsidRPr="00AB426B">
        <w:rPr>
          <w:rFonts w:ascii="Times New Roman" w:hAnsi="Times New Roman" w:cs="Times New Roman"/>
          <w:sz w:val="24"/>
          <w:szCs w:val="24"/>
        </w:rPr>
        <w:t xml:space="preserve"> sambil beraktivitas seperti, makan, mengobrol, berjalan dan sebagainya. Dari hasil pengamatan siswa-siswi tersebut menggunakan smartphone untuk melihat Tik tok, You Tube, WhatsApp, dan Game Online. </w:t>
      </w:r>
    </w:p>
    <w:p w:rsidR="006C7A09" w:rsidP="000C3805" w14:paraId="45786E0D" w14:textId="68C5A44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Timbulnya beberapa masalah yang disebabkan oleh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serta luasnya penggunan internet, sangat diperlukan adanya perhatian kusus dan penelitian lebih lanjut untuk memantau permasalahan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agar </w:t>
      </w:r>
      <w:r>
        <w:rPr>
          <w:rFonts w:ascii="Times New Roman" w:hAnsi="Times New Roman" w:cs="Times New Roman"/>
          <w:sz w:val="24"/>
          <w:szCs w:val="24"/>
          <w:lang w:val="en-US"/>
        </w:rPr>
        <w:t>meminimalis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salah</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imbul</w:t>
      </w:r>
      <w:r w:rsidRPr="00AB426B">
        <w:rPr>
          <w:rFonts w:ascii="Times New Roman" w:hAnsi="Times New Roman" w:cs="Times New Roman"/>
          <w:sz w:val="24"/>
          <w:szCs w:val="24"/>
        </w:rPr>
        <w:t>.</w:t>
      </w:r>
    </w:p>
    <w:p w:rsidR="000C3805" w:rsidRPr="00AB426B" w:rsidP="000C3805" w14:paraId="013C262B" w14:textId="77777777">
      <w:pPr>
        <w:pStyle w:val="ListParagraph"/>
        <w:spacing w:line="480" w:lineRule="auto"/>
        <w:ind w:left="426" w:firstLine="720"/>
        <w:jc w:val="both"/>
        <w:rPr>
          <w:rFonts w:ascii="Times New Roman" w:hAnsi="Times New Roman" w:cs="Times New Roman"/>
          <w:sz w:val="24"/>
          <w:szCs w:val="24"/>
        </w:rPr>
      </w:pPr>
    </w:p>
    <w:p w:rsidR="006C7A09" w:rsidRPr="007F0030" w:rsidP="002108E2" w14:paraId="3822C1AA" w14:textId="5257B7BD">
      <w:pPr>
        <w:pStyle w:val="Heading2"/>
        <w:ind w:left="425" w:hanging="357"/>
        <w:contextualSpacing w:val="0"/>
        <w:rPr>
          <w:b/>
          <w:bCs/>
        </w:rPr>
      </w:pPr>
      <w:bookmarkStart w:id="2" w:name="_Toc109262424"/>
      <w:r w:rsidRPr="007F0030">
        <w:rPr>
          <w:b/>
          <w:bCs/>
        </w:rPr>
        <w:t>Identifikasi Masalah</w:t>
      </w:r>
      <w:bookmarkEnd w:id="2"/>
    </w:p>
    <w:p w:rsidR="000C3805" w:rsidRPr="00AB426B" w:rsidP="000C3805" w14:paraId="63F1117C" w14:textId="3AE96101">
      <w:pPr>
        <w:pStyle w:val="ListParagraph"/>
        <w:spacing w:line="480" w:lineRule="auto"/>
        <w:ind w:left="426" w:firstLine="567"/>
        <w:jc w:val="both"/>
        <w:rPr>
          <w:rFonts w:ascii="Times New Roman" w:hAnsi="Times New Roman" w:cs="Times New Roman"/>
          <w:sz w:val="24"/>
          <w:szCs w:val="24"/>
        </w:rPr>
      </w:pPr>
      <w:r w:rsidRPr="00AB426B">
        <w:rPr>
          <w:rFonts w:ascii="Times New Roman" w:hAnsi="Times New Roman" w:cs="Times New Roman"/>
          <w:sz w:val="24"/>
          <w:szCs w:val="24"/>
        </w:rPr>
        <w:t>Berdasarkan latar</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belakang yang sudah dijelaskan diatas,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ilik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salah</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 yang dapat diidentifikasi, antara lain : </w:t>
      </w:r>
    </w:p>
    <w:p w:rsidR="000C3805" w:rsidRPr="00AB426B" w:rsidP="000C3805" w14:paraId="3238BDC1" w14:textId="77777777">
      <w:pPr>
        <w:pStyle w:val="ListParagraph"/>
        <w:numPr>
          <w:ilvl w:val="2"/>
          <w:numId w:val="44"/>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 xml:space="preserve">Remaja berpotensi menghabiskan </w:t>
      </w:r>
      <w:r w:rsidRPr="00AB426B">
        <w:rPr>
          <w:rFonts w:ascii="Times New Roman" w:hAnsi="Times New Roman" w:cs="Times New Roman"/>
          <w:i/>
          <w:sz w:val="24"/>
          <w:szCs w:val="24"/>
        </w:rPr>
        <w:t>smartphon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selama</w:t>
      </w:r>
      <w:r>
        <w:rPr>
          <w:rFonts w:ascii="Times New Roman" w:hAnsi="Times New Roman" w:cs="Times New Roman"/>
          <w:iCs/>
          <w:sz w:val="24"/>
          <w:szCs w:val="24"/>
          <w:lang w:val="en-US"/>
        </w:rPr>
        <w:t xml:space="preserve"> 6 jam </w:t>
      </w:r>
      <w:r>
        <w:rPr>
          <w:rFonts w:ascii="Times New Roman" w:hAnsi="Times New Roman" w:cs="Times New Roman"/>
          <w:iCs/>
          <w:sz w:val="24"/>
          <w:szCs w:val="24"/>
          <w:lang w:val="en-US"/>
        </w:rPr>
        <w:t>lebih</w:t>
      </w:r>
      <w:r w:rsidRPr="00AB426B">
        <w:rPr>
          <w:rFonts w:ascii="Times New Roman" w:hAnsi="Times New Roman" w:cs="Times New Roman"/>
          <w:sz w:val="24"/>
          <w:szCs w:val="24"/>
        </w:rPr>
        <w:t>.</w:t>
      </w:r>
    </w:p>
    <w:p w:rsidR="000C3805" w:rsidRPr="00AB426B" w:rsidP="000C3805" w14:paraId="45D46AAE" w14:textId="77777777">
      <w:pPr>
        <w:pStyle w:val="ListParagraph"/>
        <w:numPr>
          <w:ilvl w:val="2"/>
          <w:numId w:val="44"/>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Banyaknya remaja yang melakukan prokrastin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laj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isalnya</w:t>
      </w:r>
      <w:r>
        <w:rPr>
          <w:rFonts w:ascii="Times New Roman" w:hAnsi="Times New Roman" w:cs="Times New Roman"/>
          <w:sz w:val="24"/>
          <w:szCs w:val="24"/>
          <w:lang w:val="en-US"/>
        </w:rPr>
        <w:t xml:space="preserve"> :  </w:t>
      </w:r>
      <w:r>
        <w:rPr>
          <w:rFonts w:ascii="Times New Roman" w:hAnsi="Times New Roman" w:cs="Times New Roman"/>
          <w:sz w:val="24"/>
          <w:szCs w:val="24"/>
          <w:lang w:val="en-US"/>
        </w:rPr>
        <w:t>rema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a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laj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j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mul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und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ugas</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berikan</w:t>
      </w:r>
      <w:r>
        <w:rPr>
          <w:rFonts w:ascii="Times New Roman" w:hAnsi="Times New Roman" w:cs="Times New Roman"/>
          <w:sz w:val="24"/>
          <w:szCs w:val="24"/>
          <w:lang w:val="en-US"/>
        </w:rPr>
        <w:t xml:space="preserve"> oleh guru </w:t>
      </w:r>
      <w:r>
        <w:rPr>
          <w:rFonts w:ascii="Times New Roman" w:hAnsi="Times New Roman" w:cs="Times New Roman"/>
          <w:sz w:val="24"/>
          <w:szCs w:val="24"/>
          <w:lang w:val="en-US"/>
        </w:rPr>
        <w:t>ma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lajaran</w:t>
      </w:r>
      <w:r>
        <w:rPr>
          <w:rFonts w:ascii="Times New Roman" w:hAnsi="Times New Roman" w:cs="Times New Roman"/>
          <w:sz w:val="24"/>
          <w:szCs w:val="24"/>
          <w:lang w:val="en-US"/>
        </w:rPr>
        <w:t>.</w:t>
      </w:r>
    </w:p>
    <w:p w:rsidR="000C3805" w:rsidRPr="00AB426B" w:rsidP="000C3805" w14:paraId="010D7FB0" w14:textId="77777777">
      <w:pPr>
        <w:pStyle w:val="ListParagraph"/>
        <w:numPr>
          <w:ilvl w:val="2"/>
          <w:numId w:val="44"/>
        </w:numPr>
        <w:spacing w:after="200" w:line="480" w:lineRule="auto"/>
        <w:ind w:left="993"/>
        <w:jc w:val="both"/>
        <w:rPr>
          <w:rFonts w:ascii="Times New Roman" w:hAnsi="Times New Roman" w:cs="Times New Roman"/>
          <w:sz w:val="24"/>
          <w:szCs w:val="24"/>
        </w:rPr>
      </w:pPr>
      <w:r>
        <w:rPr>
          <w:rFonts w:ascii="Times New Roman" w:hAnsi="Times New Roman" w:cs="Times New Roman"/>
          <w:sz w:val="24"/>
          <w:szCs w:val="24"/>
          <w:lang w:val="en-US"/>
        </w:rPr>
        <w:t>Rema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lal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ib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sidRPr="00AB426B">
        <w:rPr>
          <w:rFonts w:ascii="Times New Roman" w:hAnsi="Times New Roman" w:cs="Times New Roman"/>
          <w:i/>
          <w:sz w:val="24"/>
          <w:szCs w:val="24"/>
        </w:rPr>
        <w:t>smartphon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saat</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diajak</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berbicara</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hal</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ini</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mengakibat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urunnya</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etika dan norma kesopanan terhadap </w:t>
      </w:r>
      <w:r>
        <w:rPr>
          <w:rFonts w:ascii="Times New Roman" w:hAnsi="Times New Roman" w:cs="Times New Roman"/>
          <w:sz w:val="24"/>
          <w:szCs w:val="24"/>
          <w:lang w:val="en-US"/>
        </w:rPr>
        <w:t>masyarakat</w:t>
      </w:r>
      <w:r w:rsidRPr="00AB426B">
        <w:rPr>
          <w:rFonts w:ascii="Times New Roman" w:hAnsi="Times New Roman" w:cs="Times New Roman"/>
          <w:sz w:val="24"/>
          <w:szCs w:val="24"/>
        </w:rPr>
        <w:t xml:space="preserve"> sekitar</w:t>
      </w:r>
      <w:r>
        <w:rPr>
          <w:rFonts w:ascii="Times New Roman" w:hAnsi="Times New Roman" w:cs="Times New Roman"/>
          <w:sz w:val="24"/>
          <w:szCs w:val="24"/>
          <w:lang w:val="en-US"/>
        </w:rPr>
        <w:t>.</w:t>
      </w:r>
    </w:p>
    <w:p w:rsidR="006C7A09" w:rsidRPr="00AB426B" w:rsidP="000C3805" w14:paraId="4580B171" w14:textId="7DE83AAE">
      <w:pPr>
        <w:pStyle w:val="ListParagraph"/>
        <w:numPr>
          <w:ilvl w:val="2"/>
          <w:numId w:val="44"/>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Rendahnya</w:t>
      </w:r>
      <w:r>
        <w:rPr>
          <w:rFonts w:ascii="Times New Roman" w:hAnsi="Times New Roman" w:cs="Times New Roman"/>
          <w:sz w:val="24"/>
          <w:szCs w:val="24"/>
          <w:lang w:val="en-US"/>
        </w:rPr>
        <w:t xml:space="preserve"> self-control </w:t>
      </w:r>
      <w:r>
        <w:rPr>
          <w:rFonts w:ascii="Times New Roman" w:hAnsi="Times New Roman" w:cs="Times New Roman"/>
          <w:sz w:val="24"/>
          <w:szCs w:val="24"/>
          <w:lang w:val="en-US"/>
        </w:rPr>
        <w:t>rema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gun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tere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yebab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ema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ur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har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pert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du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amp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ar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st</w:t>
      </w:r>
      <w:r>
        <w:rPr>
          <w:rFonts w:ascii="Times New Roman" w:hAnsi="Times New Roman" w:cs="Times New Roman"/>
          <w:sz w:val="24"/>
          <w:szCs w:val="24"/>
          <w:lang w:val="en-US"/>
        </w:rPr>
        <w:t>.</w:t>
      </w:r>
      <w:r w:rsidR="00734A0A">
        <w:rPr>
          <w:rFonts w:ascii="Times New Roman" w:hAnsi="Times New Roman" w:cs="Times New Roman"/>
          <w:sz w:val="24"/>
          <w:szCs w:val="24"/>
          <w:lang w:val="en-US"/>
        </w:rPr>
        <w:t xml:space="preserve"> </w:t>
      </w:r>
    </w:p>
    <w:p w:rsidR="006C7A09" w:rsidRPr="007F0030" w:rsidP="002108E2" w14:paraId="75240674" w14:textId="063C37BB">
      <w:pPr>
        <w:pStyle w:val="Heading2"/>
        <w:ind w:left="425" w:hanging="357"/>
        <w:contextualSpacing w:val="0"/>
        <w:rPr>
          <w:b/>
          <w:bCs/>
        </w:rPr>
      </w:pPr>
      <w:bookmarkStart w:id="3" w:name="_Toc109262425"/>
      <w:r w:rsidRPr="007F0030">
        <w:rPr>
          <w:b/>
          <w:bCs/>
          <w:lang w:val="en-US"/>
        </w:rPr>
        <w:t>Batasan</w:t>
      </w:r>
      <w:r w:rsidRPr="007F0030">
        <w:rPr>
          <w:b/>
          <w:bCs/>
        </w:rPr>
        <w:t xml:space="preserve"> Masalah</w:t>
      </w:r>
      <w:bookmarkEnd w:id="3"/>
    </w:p>
    <w:p w:rsidR="00F91793" w:rsidP="000C3805" w14:paraId="0ABA9318" w14:textId="2B94835C">
      <w:pPr>
        <w:pStyle w:val="ListParagraph"/>
        <w:spacing w:after="0" w:line="480" w:lineRule="auto"/>
        <w:ind w:left="426" w:firstLine="720"/>
        <w:jc w:val="both"/>
        <w:rPr>
          <w:rFonts w:ascii="Times New Roman" w:hAnsi="Times New Roman" w:cs="Times New Roman"/>
          <w:sz w:val="24"/>
          <w:szCs w:val="24"/>
          <w:lang w:val="en-US"/>
        </w:rPr>
      </w:pPr>
      <w:r w:rsidRPr="00AB426B">
        <w:rPr>
          <w:rFonts w:ascii="Times New Roman" w:hAnsi="Times New Roman" w:cs="Times New Roman"/>
          <w:sz w:val="24"/>
          <w:szCs w:val="24"/>
        </w:rPr>
        <w:t xml:space="preserve">Jika dilihat dari </w:t>
      </w:r>
      <w:r>
        <w:rPr>
          <w:rFonts w:ascii="Times New Roman" w:hAnsi="Times New Roman" w:cs="Times New Roman"/>
          <w:sz w:val="24"/>
          <w:szCs w:val="24"/>
          <w:lang w:val="en-US"/>
        </w:rPr>
        <w:t>kajian</w:t>
      </w:r>
      <w:r w:rsidRPr="00AB426B">
        <w:rPr>
          <w:rFonts w:ascii="Times New Roman" w:hAnsi="Times New Roman" w:cs="Times New Roman"/>
          <w:sz w:val="24"/>
          <w:szCs w:val="24"/>
        </w:rPr>
        <w:t xml:space="preserve"> masalah di atas terdapat beberapa masalah, namun jika diperhatikan lebih lanjut masalah-masalah diatas tidak akan terjadi apaila remaj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iliki</w:t>
      </w:r>
      <w:r>
        <w:rPr>
          <w:rFonts w:ascii="Times New Roman" w:hAnsi="Times New Roman" w:cs="Times New Roman"/>
          <w:sz w:val="24"/>
          <w:szCs w:val="24"/>
          <w:lang w:val="en-US"/>
        </w:rPr>
        <w:t xml:space="preserve"> self-control yang </w:t>
      </w:r>
      <w:r>
        <w:rPr>
          <w:rFonts w:ascii="Times New Roman" w:hAnsi="Times New Roman" w:cs="Times New Roman"/>
          <w:sz w:val="24"/>
          <w:szCs w:val="24"/>
          <w:lang w:val="en-US"/>
        </w:rPr>
        <w:t>tinggi</w:t>
      </w:r>
      <w:r w:rsidRPr="00AB426B">
        <w:rPr>
          <w:rFonts w:ascii="Times New Roman" w:hAnsi="Times New Roman" w:cs="Times New Roman"/>
          <w:sz w:val="24"/>
          <w:szCs w:val="24"/>
        </w:rPr>
        <w:t xml:space="preserve">. </w:t>
      </w:r>
      <w:r>
        <w:rPr>
          <w:rFonts w:ascii="Times New Roman" w:hAnsi="Times New Roman" w:cs="Times New Roman"/>
          <w:sz w:val="24"/>
          <w:szCs w:val="24"/>
          <w:lang w:val="en-US"/>
        </w:rPr>
        <w:t>Sehing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tas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s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fokus</w:t>
      </w:r>
      <w:r>
        <w:rPr>
          <w:rFonts w:ascii="Times New Roman" w:hAnsi="Times New Roman" w:cs="Times New Roman"/>
          <w:sz w:val="24"/>
          <w:szCs w:val="24"/>
          <w:lang w:val="en-US"/>
        </w:rPr>
        <w:t xml:space="preserve"> pada “</w:t>
      </w:r>
      <w:r w:rsidRPr="00297340">
        <w:rPr>
          <w:rFonts w:ascii="Times New Roman" w:hAnsi="Times New Roman" w:cs="Times New Roman"/>
          <w:sz w:val="24"/>
          <w:szCs w:val="24"/>
        </w:rPr>
        <w:t xml:space="preserve">Pengaruh </w:t>
      </w:r>
      <w:r w:rsidRPr="00297340">
        <w:rPr>
          <w:rFonts w:ascii="Times New Roman" w:hAnsi="Times New Roman" w:cs="Times New Roman"/>
          <w:i/>
          <w:iCs/>
          <w:sz w:val="24"/>
          <w:szCs w:val="24"/>
        </w:rPr>
        <w:t>Adiksi</w:t>
      </w:r>
      <w:r w:rsidRPr="00297340">
        <w:rPr>
          <w:rFonts w:ascii="Times New Roman" w:hAnsi="Times New Roman" w:cs="Times New Roman"/>
          <w:sz w:val="24"/>
          <w:szCs w:val="24"/>
        </w:rPr>
        <w:t xml:space="preserve"> Internet Terhadap </w:t>
      </w:r>
      <w:r w:rsidRPr="00297340">
        <w:rPr>
          <w:rFonts w:ascii="Times New Roman" w:hAnsi="Times New Roman" w:cs="Times New Roman"/>
          <w:i/>
          <w:iCs/>
          <w:sz w:val="24"/>
          <w:szCs w:val="24"/>
        </w:rPr>
        <w:t>Self-control</w:t>
      </w:r>
      <w:r w:rsidRPr="00297340">
        <w:rPr>
          <w:rFonts w:ascii="Times New Roman" w:hAnsi="Times New Roman" w:cs="Times New Roman"/>
          <w:sz w:val="24"/>
          <w:szCs w:val="24"/>
        </w:rPr>
        <w:t xml:space="preserve"> Remaja pada Sisw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las</w:t>
      </w:r>
      <w:r>
        <w:rPr>
          <w:rFonts w:ascii="Times New Roman" w:hAnsi="Times New Roman" w:cs="Times New Roman"/>
          <w:sz w:val="24"/>
          <w:szCs w:val="24"/>
          <w:lang w:val="en-US"/>
        </w:rPr>
        <w:t xml:space="preserve"> XI</w:t>
      </w:r>
      <w:r w:rsidRPr="00297340">
        <w:rPr>
          <w:rFonts w:ascii="Times New Roman" w:hAnsi="Times New Roman" w:cs="Times New Roman"/>
          <w:sz w:val="24"/>
          <w:szCs w:val="24"/>
        </w:rPr>
        <w:t xml:space="preserve"> SMA Negeri 2 Pemalang Tahun Pelajaran 2021/2022</w:t>
      </w:r>
      <w:r>
        <w:rPr>
          <w:rFonts w:ascii="Times New Roman" w:hAnsi="Times New Roman" w:cs="Times New Roman"/>
          <w:sz w:val="24"/>
          <w:szCs w:val="24"/>
          <w:lang w:val="en-US"/>
        </w:rPr>
        <w:t>”.</w:t>
      </w:r>
    </w:p>
    <w:p w:rsidR="00710AFD" w:rsidP="000C3805" w14:paraId="7B8019D0" w14:textId="025AEF10">
      <w:pPr>
        <w:pStyle w:val="ListParagraph"/>
        <w:spacing w:after="0" w:line="480" w:lineRule="auto"/>
        <w:ind w:left="426" w:firstLine="720"/>
        <w:jc w:val="both"/>
        <w:rPr>
          <w:rFonts w:ascii="Times New Roman" w:hAnsi="Times New Roman" w:cs="Times New Roman"/>
          <w:sz w:val="24"/>
          <w:szCs w:val="24"/>
          <w:lang w:val="en-US"/>
        </w:rPr>
      </w:pPr>
    </w:p>
    <w:p w:rsidR="00710AFD" w:rsidRPr="00F91793" w:rsidP="000C3805" w14:paraId="7591D761" w14:textId="77777777">
      <w:pPr>
        <w:pStyle w:val="ListParagraph"/>
        <w:spacing w:after="0" w:line="480" w:lineRule="auto"/>
        <w:ind w:left="426" w:firstLine="720"/>
        <w:jc w:val="both"/>
        <w:rPr>
          <w:rFonts w:ascii="Times New Roman" w:hAnsi="Times New Roman" w:cs="Times New Roman"/>
          <w:sz w:val="24"/>
          <w:szCs w:val="24"/>
          <w:lang w:val="en-US"/>
        </w:rPr>
      </w:pPr>
    </w:p>
    <w:p w:rsidR="006C7A09" w:rsidRPr="007F0030" w:rsidP="002108E2" w14:paraId="7FC5DB69" w14:textId="6A3082DD">
      <w:pPr>
        <w:pStyle w:val="Heading2"/>
        <w:ind w:left="425" w:hanging="357"/>
        <w:contextualSpacing w:val="0"/>
        <w:rPr>
          <w:b/>
          <w:bCs/>
        </w:rPr>
      </w:pPr>
      <w:bookmarkStart w:id="4" w:name="_Toc109262426"/>
      <w:r w:rsidRPr="007F0030">
        <w:rPr>
          <w:b/>
          <w:bCs/>
        </w:rPr>
        <w:t>Rumusan Masalah</w:t>
      </w:r>
      <w:bookmarkEnd w:id="4"/>
      <w:r w:rsidRPr="007F0030">
        <w:rPr>
          <w:b/>
          <w:bCs/>
        </w:rPr>
        <w:t xml:space="preserve"> </w:t>
      </w:r>
    </w:p>
    <w:p w:rsidR="00710AFD" w:rsidRPr="00AB426B" w:rsidP="00710AFD" w14:paraId="75F1218A" w14:textId="77777777">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lang w:val="en-US"/>
        </w:rPr>
        <w:t>Sesu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en</w:t>
      </w:r>
      <w:r>
        <w:rPr>
          <w:rFonts w:ascii="Times New Roman" w:hAnsi="Times New Roman" w:cs="Times New Roman"/>
          <w:sz w:val="24"/>
          <w:szCs w:val="24"/>
          <w:lang w:val="en-US"/>
        </w:rPr>
        <w:t xml:space="preserve"> garis </w:t>
      </w:r>
      <w:r>
        <w:rPr>
          <w:rFonts w:ascii="Times New Roman" w:hAnsi="Times New Roman" w:cs="Times New Roman"/>
          <w:sz w:val="24"/>
          <w:szCs w:val="24"/>
          <w:lang w:val="en-US"/>
        </w:rPr>
        <w:t>ba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s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umus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s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ntara</w:t>
      </w:r>
      <w:r>
        <w:rPr>
          <w:rFonts w:ascii="Times New Roman" w:hAnsi="Times New Roman" w:cs="Times New Roman"/>
          <w:sz w:val="24"/>
          <w:szCs w:val="24"/>
          <w:lang w:val="en-US"/>
        </w:rPr>
        <w:t xml:space="preserve"> lain</w:t>
      </w:r>
      <w:r w:rsidRPr="00AB426B">
        <w:rPr>
          <w:rFonts w:ascii="Times New Roman" w:hAnsi="Times New Roman" w:cs="Times New Roman"/>
          <w:sz w:val="24"/>
          <w:szCs w:val="24"/>
        </w:rPr>
        <w:t>:</w:t>
      </w:r>
    </w:p>
    <w:p w:rsidR="00710AFD" w:rsidRPr="00AB426B" w:rsidP="00710AFD" w14:paraId="3EA09AA0" w14:textId="77777777">
      <w:pPr>
        <w:pStyle w:val="ListParagraph"/>
        <w:numPr>
          <w:ilvl w:val="2"/>
          <w:numId w:val="45"/>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Bagaimana</w:t>
      </w:r>
      <w:r w:rsidRPr="00AB426B">
        <w:rPr>
          <w:rFonts w:ascii="Times New Roman" w:hAnsi="Times New Roman" w:cs="Times New Roman"/>
          <w:sz w:val="24"/>
          <w:szCs w:val="24"/>
          <w:lang w:val="en-US"/>
        </w:rPr>
        <w:t xml:space="preserve"> </w:t>
      </w:r>
      <w:r w:rsidRPr="00AB426B">
        <w:rPr>
          <w:rFonts w:ascii="Times New Roman" w:hAnsi="Times New Roman" w:cs="Times New Roman"/>
          <w:i/>
          <w:sz w:val="24"/>
          <w:szCs w:val="24"/>
          <w:lang w:val="en-US"/>
        </w:rPr>
        <w:t>Adiksi</w:t>
      </w:r>
      <w:r w:rsidRPr="00AB426B">
        <w:rPr>
          <w:rFonts w:ascii="Times New Roman" w:hAnsi="Times New Roman" w:cs="Times New Roman"/>
          <w:sz w:val="24"/>
          <w:szCs w:val="24"/>
          <w:lang w:val="en-US"/>
        </w:rPr>
        <w:t xml:space="preserve"> Internet</w:t>
      </w:r>
      <w:r w:rsidRPr="00AB426B">
        <w:rPr>
          <w:rFonts w:ascii="Times New Roman" w:hAnsi="Times New Roman" w:cs="Times New Roman"/>
          <w:i/>
          <w:sz w:val="24"/>
          <w:szCs w:val="24"/>
          <w:lang w:val="en-US"/>
        </w:rPr>
        <w:t xml:space="preserve"> </w:t>
      </w:r>
      <w:r w:rsidRPr="00AB426B">
        <w:rPr>
          <w:rFonts w:ascii="Times New Roman" w:hAnsi="Times New Roman" w:cs="Times New Roman"/>
          <w:sz w:val="24"/>
          <w:szCs w:val="24"/>
          <w:lang w:val="en-US"/>
        </w:rPr>
        <w:t xml:space="preserve">pada </w:t>
      </w:r>
      <w:r w:rsidRPr="00AB426B">
        <w:rPr>
          <w:rFonts w:ascii="Times New Roman" w:hAnsi="Times New Roman" w:cs="Times New Roman"/>
          <w:sz w:val="24"/>
          <w:szCs w:val="24"/>
          <w:lang w:val="en-US"/>
        </w:rPr>
        <w:t>sisw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las</w:t>
      </w:r>
      <w:r w:rsidRPr="00AB426B">
        <w:rPr>
          <w:rFonts w:ascii="Times New Roman" w:hAnsi="Times New Roman" w:cs="Times New Roman"/>
          <w:sz w:val="24"/>
          <w:szCs w:val="24"/>
          <w:lang w:val="en-US"/>
        </w:rPr>
        <w:t xml:space="preserve"> XI SMA Negeri 2 Pemalang?</w:t>
      </w:r>
    </w:p>
    <w:p w:rsidR="00710AFD" w:rsidRPr="00AB426B" w:rsidP="00710AFD" w14:paraId="3258D0C1" w14:textId="77777777">
      <w:pPr>
        <w:pStyle w:val="ListParagraph"/>
        <w:numPr>
          <w:ilvl w:val="2"/>
          <w:numId w:val="45"/>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Bagaimana</w:t>
      </w:r>
      <w:r w:rsidRPr="00AB426B">
        <w:rPr>
          <w:rFonts w:ascii="Times New Roman" w:hAnsi="Times New Roman" w:cs="Times New Roman"/>
          <w:sz w:val="24"/>
          <w:szCs w:val="24"/>
          <w:lang w:val="en-US"/>
        </w:rPr>
        <w:t xml:space="preserve"> </w:t>
      </w:r>
      <w:r w:rsidRPr="00AB426B">
        <w:rPr>
          <w:rFonts w:ascii="Times New Roman" w:hAnsi="Times New Roman" w:cs="Times New Roman"/>
          <w:i/>
          <w:sz w:val="24"/>
          <w:szCs w:val="24"/>
          <w:lang w:val="en-US"/>
        </w:rPr>
        <w:t>Self-control</w:t>
      </w:r>
      <w:r w:rsidRPr="00AB426B">
        <w:rPr>
          <w:rFonts w:ascii="Times New Roman" w:hAnsi="Times New Roman" w:cs="Times New Roman"/>
          <w:sz w:val="24"/>
          <w:szCs w:val="24"/>
          <w:lang w:val="en-US"/>
        </w:rPr>
        <w:t xml:space="preserve"> pada </w:t>
      </w:r>
      <w:r w:rsidRPr="00AB426B">
        <w:rPr>
          <w:rFonts w:ascii="Times New Roman" w:hAnsi="Times New Roman" w:cs="Times New Roman"/>
          <w:sz w:val="24"/>
          <w:szCs w:val="24"/>
          <w:lang w:val="en-US"/>
        </w:rPr>
        <w:t>sisw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las</w:t>
      </w:r>
      <w:r w:rsidRPr="00AB426B">
        <w:rPr>
          <w:rFonts w:ascii="Times New Roman" w:hAnsi="Times New Roman" w:cs="Times New Roman"/>
          <w:sz w:val="24"/>
          <w:szCs w:val="24"/>
          <w:lang w:val="en-US"/>
        </w:rPr>
        <w:t xml:space="preserve"> XI SMA Negeri 2 Pemalang?</w:t>
      </w:r>
    </w:p>
    <w:p w:rsidR="006C7A09" w:rsidRPr="00710AFD" w:rsidP="00710AFD" w14:paraId="1F9B3205" w14:textId="522CB151">
      <w:pPr>
        <w:pStyle w:val="ListParagraph"/>
        <w:numPr>
          <w:ilvl w:val="2"/>
          <w:numId w:val="45"/>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Bagaimana</w:t>
      </w:r>
      <w:r w:rsidRPr="00AB426B">
        <w:rPr>
          <w:rFonts w:ascii="Times New Roman" w:hAnsi="Times New Roman" w:cs="Times New Roman"/>
          <w:sz w:val="24"/>
          <w:szCs w:val="24"/>
          <w:lang w:val="en-US"/>
        </w:rPr>
        <w:t xml:space="preserve"> </w:t>
      </w:r>
      <w:r>
        <w:rPr>
          <w:rFonts w:ascii="Times New Roman" w:hAnsi="Times New Roman" w:cs="Times New Roman"/>
          <w:sz w:val="24"/>
          <w:szCs w:val="24"/>
          <w:lang w:val="en-US"/>
        </w:rPr>
        <w:t>pengaruh</w:t>
      </w:r>
      <w:r w:rsidRPr="00AB426B">
        <w:rPr>
          <w:rFonts w:ascii="Times New Roman" w:hAnsi="Times New Roman" w:cs="Times New Roman"/>
          <w:sz w:val="24"/>
          <w:szCs w:val="24"/>
          <w:lang w:val="en-US"/>
        </w:rPr>
        <w:t xml:space="preserve"> </w:t>
      </w:r>
      <w:r w:rsidRPr="00AB426B">
        <w:rPr>
          <w:rFonts w:ascii="Times New Roman" w:hAnsi="Times New Roman" w:cs="Times New Roman"/>
          <w:i/>
          <w:sz w:val="24"/>
          <w:szCs w:val="24"/>
          <w:lang w:val="en-US"/>
        </w:rPr>
        <w:t>Adiksi</w:t>
      </w:r>
      <w:r w:rsidRPr="00AB426B">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terhadap</w:t>
      </w:r>
      <w:r w:rsidRPr="00AB426B">
        <w:rPr>
          <w:rFonts w:ascii="Times New Roman" w:hAnsi="Times New Roman" w:cs="Times New Roman"/>
          <w:sz w:val="24"/>
          <w:szCs w:val="24"/>
          <w:lang w:val="en-US"/>
        </w:rPr>
        <w:t xml:space="preserve"> </w:t>
      </w:r>
      <w:r w:rsidRPr="00AB426B">
        <w:rPr>
          <w:rFonts w:ascii="Times New Roman" w:hAnsi="Times New Roman" w:cs="Times New Roman"/>
          <w:i/>
          <w:sz w:val="24"/>
          <w:szCs w:val="24"/>
          <w:lang w:val="en-US"/>
        </w:rPr>
        <w:t>Self-Control</w:t>
      </w:r>
      <w:r w:rsidRPr="00AB426B">
        <w:rPr>
          <w:rFonts w:ascii="Times New Roman" w:hAnsi="Times New Roman" w:cs="Times New Roman"/>
          <w:sz w:val="24"/>
          <w:szCs w:val="24"/>
          <w:lang w:val="en-US"/>
        </w:rPr>
        <w:t xml:space="preserve"> pada </w:t>
      </w:r>
      <w:r w:rsidRPr="00AB426B">
        <w:rPr>
          <w:rFonts w:ascii="Times New Roman" w:hAnsi="Times New Roman" w:cs="Times New Roman"/>
          <w:sz w:val="24"/>
          <w:szCs w:val="24"/>
          <w:lang w:val="en-US"/>
        </w:rPr>
        <w:t>sisw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las</w:t>
      </w:r>
      <w:r w:rsidRPr="00AB426B">
        <w:rPr>
          <w:rFonts w:ascii="Times New Roman" w:hAnsi="Times New Roman" w:cs="Times New Roman"/>
          <w:sz w:val="24"/>
          <w:szCs w:val="24"/>
          <w:lang w:val="en-US"/>
        </w:rPr>
        <w:t xml:space="preserve"> XI SMA Negeri 2 Pemalang?</w:t>
      </w:r>
    </w:p>
    <w:p w:rsidR="006C7A09" w:rsidRPr="007F0030" w:rsidP="002108E2" w14:paraId="1FDAB8DE" w14:textId="0FD08D52">
      <w:pPr>
        <w:pStyle w:val="Heading2"/>
        <w:ind w:left="425" w:hanging="357"/>
        <w:contextualSpacing w:val="0"/>
        <w:rPr>
          <w:b/>
          <w:bCs/>
        </w:rPr>
      </w:pPr>
      <w:bookmarkStart w:id="5" w:name="_Toc109262427"/>
      <w:r w:rsidRPr="007F0030">
        <w:rPr>
          <w:b/>
          <w:bCs/>
        </w:rPr>
        <w:t>Tujuan Penelitian</w:t>
      </w:r>
      <w:bookmarkEnd w:id="5"/>
    </w:p>
    <w:p w:rsidR="006C7A09" w:rsidRPr="00AB426B" w:rsidP="00E27D23" w14:paraId="24F2E854" w14:textId="6A954069">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Dari beberapa rumusan masalah di atas dapat disimpulkan tujuan dari penelitian ini, yaitu :</w:t>
      </w:r>
    </w:p>
    <w:p w:rsidR="006C7A09" w:rsidRPr="00AB426B" w:rsidP="00CC7EEC" w14:paraId="15C7A387" w14:textId="73FD175F">
      <w:pPr>
        <w:pStyle w:val="ListParagraph"/>
        <w:numPr>
          <w:ilvl w:val="2"/>
          <w:numId w:val="46"/>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lang w:val="en-US"/>
        </w:rPr>
        <w:t>Untuk</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mengetahu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tingkat</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Adiksi</w:t>
      </w:r>
      <w:r w:rsidRPr="00AB426B">
        <w:rPr>
          <w:rFonts w:ascii="Times New Roman" w:hAnsi="Times New Roman" w:cs="Times New Roman"/>
          <w:sz w:val="24"/>
          <w:szCs w:val="24"/>
          <w:lang w:val="en-US"/>
        </w:rPr>
        <w:t xml:space="preserve"> Internet</w:t>
      </w:r>
      <w:r w:rsidR="002D4665">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 xml:space="preserve">pada </w:t>
      </w:r>
      <w:r w:rsidRPr="00AB426B">
        <w:rPr>
          <w:rFonts w:ascii="Times New Roman" w:hAnsi="Times New Roman" w:cs="Times New Roman"/>
          <w:sz w:val="24"/>
          <w:szCs w:val="24"/>
          <w:lang w:val="en-US"/>
        </w:rPr>
        <w:t>sisw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las</w:t>
      </w:r>
      <w:r w:rsidRPr="00AB426B">
        <w:rPr>
          <w:rFonts w:ascii="Times New Roman" w:hAnsi="Times New Roman" w:cs="Times New Roman"/>
          <w:sz w:val="24"/>
          <w:szCs w:val="24"/>
          <w:lang w:val="en-US"/>
        </w:rPr>
        <w:t xml:space="preserve"> XI SMA Negeri 2 Pemalang.</w:t>
      </w:r>
    </w:p>
    <w:p w:rsidR="006C7A09" w:rsidRPr="00AB426B" w:rsidP="00CC7EEC" w14:paraId="26D930AF" w14:textId="3B808EC5">
      <w:pPr>
        <w:pStyle w:val="ListParagraph"/>
        <w:numPr>
          <w:ilvl w:val="2"/>
          <w:numId w:val="46"/>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lang w:val="en-US"/>
        </w:rPr>
        <w:t>Untuk</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mengetahui</w:t>
      </w:r>
      <w:r w:rsidRPr="00AB426B">
        <w:rPr>
          <w:rFonts w:ascii="Times New Roman" w:hAnsi="Times New Roman" w:cs="Times New Roman"/>
          <w:sz w:val="24"/>
          <w:szCs w:val="24"/>
          <w:lang w:val="en-US"/>
        </w:rPr>
        <w:t xml:space="preserve"> </w:t>
      </w:r>
      <w:r w:rsidR="002D4665">
        <w:rPr>
          <w:rFonts w:ascii="Times New Roman" w:hAnsi="Times New Roman" w:cs="Times New Roman"/>
          <w:sz w:val="24"/>
          <w:szCs w:val="24"/>
          <w:lang w:val="en-US"/>
        </w:rPr>
        <w:t>tingkat</w:t>
      </w:r>
      <w:r w:rsidRPr="00AB426B">
        <w:rPr>
          <w:rFonts w:ascii="Times New Roman" w:hAnsi="Times New Roman" w:cs="Times New Roman"/>
          <w:sz w:val="24"/>
          <w:szCs w:val="24"/>
          <w:lang w:val="en-US"/>
        </w:rPr>
        <w:t xml:space="preserve"> Self-control</w:t>
      </w:r>
      <w:r w:rsidR="00BD1C58">
        <w:rPr>
          <w:rFonts w:ascii="Times New Roman" w:hAnsi="Times New Roman" w:cs="Times New Roman"/>
          <w:sz w:val="24"/>
          <w:szCs w:val="24"/>
          <w:lang w:val="en-US"/>
        </w:rPr>
        <w:t xml:space="preserve"> </w:t>
      </w:r>
      <w:r w:rsidRPr="00AB426B" w:rsidR="00BD1C58">
        <w:rPr>
          <w:rFonts w:ascii="Times New Roman" w:hAnsi="Times New Roman" w:cs="Times New Roman"/>
          <w:sz w:val="24"/>
          <w:szCs w:val="24"/>
          <w:lang w:val="en-US"/>
        </w:rPr>
        <w:t xml:space="preserve">pada </w:t>
      </w:r>
      <w:r w:rsidRPr="00AB426B" w:rsidR="00BD1C58">
        <w:rPr>
          <w:rFonts w:ascii="Times New Roman" w:hAnsi="Times New Roman" w:cs="Times New Roman"/>
          <w:sz w:val="24"/>
          <w:szCs w:val="24"/>
          <w:lang w:val="en-US"/>
        </w:rPr>
        <w:t>siswa</w:t>
      </w:r>
      <w:r w:rsidRPr="00AB426B" w:rsidR="00BD1C58">
        <w:rPr>
          <w:rFonts w:ascii="Times New Roman" w:hAnsi="Times New Roman" w:cs="Times New Roman"/>
          <w:sz w:val="24"/>
          <w:szCs w:val="24"/>
          <w:lang w:val="en-US"/>
        </w:rPr>
        <w:t xml:space="preserve"> </w:t>
      </w:r>
      <w:r w:rsidRPr="00AB426B" w:rsidR="00BD1C58">
        <w:rPr>
          <w:rFonts w:ascii="Times New Roman" w:hAnsi="Times New Roman" w:cs="Times New Roman"/>
          <w:sz w:val="24"/>
          <w:szCs w:val="24"/>
          <w:lang w:val="en-US"/>
        </w:rPr>
        <w:t>kelas</w:t>
      </w:r>
      <w:r w:rsidRPr="00AB426B" w:rsidR="00BD1C58">
        <w:rPr>
          <w:rFonts w:ascii="Times New Roman" w:hAnsi="Times New Roman" w:cs="Times New Roman"/>
          <w:sz w:val="24"/>
          <w:szCs w:val="24"/>
          <w:lang w:val="en-US"/>
        </w:rPr>
        <w:t xml:space="preserve"> XI SMA Negeri 2 Pemalang.</w:t>
      </w:r>
    </w:p>
    <w:p w:rsidR="006C7A09" w:rsidRPr="00AB426B" w:rsidP="00CC7EEC" w14:paraId="752D7DB7" w14:textId="637F6F35">
      <w:pPr>
        <w:pStyle w:val="ListParagraph"/>
        <w:numPr>
          <w:ilvl w:val="2"/>
          <w:numId w:val="46"/>
        </w:numPr>
        <w:spacing w:after="200"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lang w:val="en-US"/>
        </w:rPr>
        <w:t>Untuk</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meng</w:t>
      </w:r>
      <w:r w:rsidR="00F91793">
        <w:rPr>
          <w:rFonts w:ascii="Times New Roman" w:hAnsi="Times New Roman" w:cs="Times New Roman"/>
          <w:sz w:val="24"/>
          <w:szCs w:val="24"/>
          <w:lang w:val="en-US"/>
        </w:rPr>
        <w:t>etahui</w:t>
      </w:r>
      <w:r w:rsidR="00F91793">
        <w:rPr>
          <w:rFonts w:ascii="Times New Roman" w:hAnsi="Times New Roman" w:cs="Times New Roman"/>
          <w:sz w:val="24"/>
          <w:szCs w:val="24"/>
          <w:lang w:val="en-US"/>
        </w:rPr>
        <w:t xml:space="preserve"> </w:t>
      </w:r>
      <w:r w:rsidR="00F91793">
        <w:rPr>
          <w:rFonts w:ascii="Times New Roman" w:hAnsi="Times New Roman" w:cs="Times New Roman"/>
          <w:sz w:val="24"/>
          <w:szCs w:val="24"/>
          <w:lang w:val="en-US"/>
        </w:rPr>
        <w:t>pengaruh</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Adiksi</w:t>
      </w:r>
      <w:r w:rsidRPr="00AB426B">
        <w:rPr>
          <w:rFonts w:ascii="Times New Roman" w:hAnsi="Times New Roman" w:cs="Times New Roman"/>
          <w:sz w:val="24"/>
          <w:szCs w:val="24"/>
          <w:lang w:val="en-US"/>
        </w:rPr>
        <w:t xml:space="preserve"> Internet </w:t>
      </w:r>
      <w:r w:rsidRPr="00AB426B">
        <w:rPr>
          <w:rFonts w:ascii="Times New Roman" w:hAnsi="Times New Roman" w:cs="Times New Roman"/>
          <w:sz w:val="24"/>
          <w:szCs w:val="24"/>
          <w:lang w:val="en-US"/>
        </w:rPr>
        <w:t>terhadap</w:t>
      </w:r>
      <w:r w:rsidRPr="00AB426B">
        <w:rPr>
          <w:rFonts w:ascii="Times New Roman" w:hAnsi="Times New Roman" w:cs="Times New Roman"/>
          <w:sz w:val="24"/>
          <w:szCs w:val="24"/>
          <w:lang w:val="en-US"/>
        </w:rPr>
        <w:t xml:space="preserve"> Self-Control pada </w:t>
      </w:r>
      <w:r w:rsidRPr="00AB426B">
        <w:rPr>
          <w:rFonts w:ascii="Times New Roman" w:hAnsi="Times New Roman" w:cs="Times New Roman"/>
          <w:sz w:val="24"/>
          <w:szCs w:val="24"/>
          <w:lang w:val="en-US"/>
        </w:rPr>
        <w:t>sisw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las</w:t>
      </w:r>
      <w:r w:rsidRPr="00AB426B">
        <w:rPr>
          <w:rFonts w:ascii="Times New Roman" w:hAnsi="Times New Roman" w:cs="Times New Roman"/>
          <w:sz w:val="24"/>
          <w:szCs w:val="24"/>
          <w:lang w:val="en-US"/>
        </w:rPr>
        <w:t xml:space="preserve"> XI SMA Negeri 2 Pemalang</w:t>
      </w:r>
      <w:r w:rsidRPr="00AB426B">
        <w:rPr>
          <w:rFonts w:ascii="Times New Roman" w:hAnsi="Times New Roman" w:cs="Times New Roman"/>
          <w:sz w:val="24"/>
          <w:szCs w:val="24"/>
        </w:rPr>
        <w:t>.</w:t>
      </w:r>
    </w:p>
    <w:p w:rsidR="006C7A09" w:rsidRPr="007F0030" w:rsidP="002108E2" w14:paraId="6D3CD502" w14:textId="5FE8B56C">
      <w:pPr>
        <w:pStyle w:val="Heading2"/>
        <w:ind w:left="425" w:hanging="357"/>
        <w:contextualSpacing w:val="0"/>
        <w:rPr>
          <w:b/>
          <w:bCs/>
        </w:rPr>
      </w:pPr>
      <w:r w:rsidRPr="00AB426B">
        <w:t xml:space="preserve"> </w:t>
      </w:r>
      <w:bookmarkStart w:id="6" w:name="_Toc109262428"/>
      <w:r w:rsidRPr="007F0030">
        <w:rPr>
          <w:b/>
          <w:bCs/>
        </w:rPr>
        <w:t>Manfaat Penelitian</w:t>
      </w:r>
      <w:bookmarkEnd w:id="6"/>
    </w:p>
    <w:p w:rsidR="00E27D23" w:rsidP="002108E2" w14:paraId="5D220EC3" w14:textId="7E38D84A">
      <w:pPr>
        <w:pStyle w:val="ListParagraph"/>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lang w:val="en-US"/>
        </w:rPr>
        <w:t>Penelit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hara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apo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be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nf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ban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masalah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as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kait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udu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k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nf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sidRPr="00AB426B">
        <w:rPr>
          <w:rFonts w:ascii="Times New Roman" w:hAnsi="Times New Roman" w:cs="Times New Roman"/>
          <w:sz w:val="24"/>
          <w:szCs w:val="24"/>
        </w:rPr>
        <w:t xml:space="preserve"> :</w:t>
      </w:r>
    </w:p>
    <w:p w:rsidR="00710AFD" w:rsidRPr="002108E2" w:rsidP="002108E2" w14:paraId="65CE7F0C" w14:textId="77777777">
      <w:pPr>
        <w:pStyle w:val="ListParagraph"/>
        <w:spacing w:after="0" w:line="480" w:lineRule="auto"/>
        <w:ind w:left="426" w:firstLine="720"/>
        <w:jc w:val="both"/>
        <w:rPr>
          <w:rFonts w:ascii="Times New Roman" w:hAnsi="Times New Roman" w:cs="Times New Roman"/>
          <w:sz w:val="24"/>
          <w:szCs w:val="24"/>
        </w:rPr>
      </w:pPr>
    </w:p>
    <w:p w:rsidR="006C7A09" w:rsidRPr="00905924" w:rsidP="00805ACB" w14:paraId="7C778D13" w14:textId="3EDCC17A">
      <w:pPr>
        <w:pStyle w:val="Heading3"/>
        <w:numPr>
          <w:ilvl w:val="2"/>
          <w:numId w:val="2"/>
        </w:numPr>
        <w:tabs>
          <w:tab w:val="clear" w:pos="1170"/>
        </w:tabs>
        <w:ind w:left="1134" w:hanging="643"/>
      </w:pPr>
      <w:bookmarkStart w:id="7" w:name="_Toc109262429"/>
      <w:r w:rsidRPr="00905924">
        <w:t>Manfaat Teoretik</w:t>
      </w:r>
      <w:bookmarkEnd w:id="7"/>
    </w:p>
    <w:p w:rsidR="006C7A09" w:rsidRPr="00AB426B" w:rsidP="003B3D27" w14:paraId="116C01D9" w14:textId="502140E5">
      <w:pPr>
        <w:spacing w:line="480" w:lineRule="auto"/>
        <w:ind w:left="720"/>
        <w:jc w:val="both"/>
        <w:rPr>
          <w:rFonts w:ascii="Times New Roman" w:hAnsi="Times New Roman" w:cs="Times New Roman"/>
          <w:sz w:val="24"/>
          <w:szCs w:val="24"/>
          <w:lang w:val="en-US"/>
        </w:rPr>
      </w:pPr>
      <w:r w:rsidRPr="00AB426B">
        <w:rPr>
          <w:rFonts w:ascii="Times New Roman" w:hAnsi="Times New Roman" w:cs="Times New Roman"/>
          <w:sz w:val="24"/>
          <w:szCs w:val="24"/>
        </w:rPr>
        <w:tab/>
      </w:r>
      <w:r w:rsidRPr="00AB426B" w:rsidR="00710AFD">
        <w:rPr>
          <w:rFonts w:ascii="Times New Roman" w:hAnsi="Times New Roman" w:cs="Times New Roman"/>
          <w:sz w:val="24"/>
          <w:szCs w:val="24"/>
        </w:rPr>
        <w:t>Hasil penelitian ini diharapkan dapat memperluas wawasan serta menjadi referensi bagi</w:t>
      </w:r>
      <w:r w:rsidR="00710AFD">
        <w:rPr>
          <w:rFonts w:ascii="Times New Roman" w:hAnsi="Times New Roman" w:cs="Times New Roman"/>
          <w:sz w:val="24"/>
          <w:szCs w:val="24"/>
          <w:lang w:val="en-US"/>
        </w:rPr>
        <w:t xml:space="preserve"> para </w:t>
      </w:r>
      <w:r w:rsidR="00710AFD">
        <w:rPr>
          <w:rFonts w:ascii="Times New Roman" w:hAnsi="Times New Roman" w:cs="Times New Roman"/>
          <w:sz w:val="24"/>
          <w:szCs w:val="24"/>
          <w:lang w:val="en-US"/>
        </w:rPr>
        <w:t>peneliti</w:t>
      </w:r>
      <w:r w:rsidR="00710AFD">
        <w:rPr>
          <w:rFonts w:ascii="Times New Roman" w:hAnsi="Times New Roman" w:cs="Times New Roman"/>
          <w:sz w:val="24"/>
          <w:szCs w:val="24"/>
          <w:lang w:val="en-US"/>
        </w:rPr>
        <w:t xml:space="preserve"> </w:t>
      </w:r>
      <w:r w:rsidR="00710AFD">
        <w:rPr>
          <w:rFonts w:ascii="Times New Roman" w:hAnsi="Times New Roman" w:cs="Times New Roman"/>
          <w:sz w:val="24"/>
          <w:szCs w:val="24"/>
          <w:lang w:val="en-US"/>
        </w:rPr>
        <w:t>lainnya</w:t>
      </w:r>
      <w:r w:rsidRPr="00AB426B" w:rsidR="00710AFD">
        <w:rPr>
          <w:rFonts w:ascii="Times New Roman" w:hAnsi="Times New Roman" w:cs="Times New Roman"/>
          <w:sz w:val="24"/>
          <w:szCs w:val="24"/>
        </w:rPr>
        <w:t xml:space="preserve">, </w:t>
      </w:r>
      <w:r w:rsidR="00710AFD">
        <w:rPr>
          <w:rFonts w:ascii="Times New Roman" w:hAnsi="Times New Roman" w:cs="Times New Roman"/>
          <w:sz w:val="24"/>
          <w:szCs w:val="24"/>
          <w:lang w:val="en-US"/>
        </w:rPr>
        <w:t>selanjutnya</w:t>
      </w:r>
      <w:r w:rsidR="00710AFD">
        <w:rPr>
          <w:rFonts w:ascii="Times New Roman" w:hAnsi="Times New Roman" w:cs="Times New Roman"/>
          <w:sz w:val="24"/>
          <w:szCs w:val="24"/>
          <w:lang w:val="en-US"/>
        </w:rPr>
        <w:t xml:space="preserve"> </w:t>
      </w:r>
      <w:r w:rsidR="00710AFD">
        <w:rPr>
          <w:rFonts w:ascii="Times New Roman" w:hAnsi="Times New Roman" w:cs="Times New Roman"/>
          <w:sz w:val="24"/>
          <w:szCs w:val="24"/>
          <w:lang w:val="en-US"/>
        </w:rPr>
        <w:t>untuk</w:t>
      </w:r>
      <w:r w:rsidR="00710AFD">
        <w:rPr>
          <w:rFonts w:ascii="Times New Roman" w:hAnsi="Times New Roman" w:cs="Times New Roman"/>
          <w:sz w:val="24"/>
          <w:szCs w:val="24"/>
          <w:lang w:val="en-US"/>
        </w:rPr>
        <w:t xml:space="preserve"> </w:t>
      </w:r>
      <w:r w:rsidRPr="00AB426B" w:rsidR="00710AFD">
        <w:rPr>
          <w:rFonts w:ascii="Times New Roman" w:hAnsi="Times New Roman" w:cs="Times New Roman"/>
          <w:sz w:val="24"/>
          <w:szCs w:val="24"/>
        </w:rPr>
        <w:t xml:space="preserve">hasil dari penelitian ini </w:t>
      </w:r>
      <w:r w:rsidR="00710AFD">
        <w:rPr>
          <w:rFonts w:ascii="Times New Roman" w:hAnsi="Times New Roman" w:cs="Times New Roman"/>
          <w:sz w:val="24"/>
          <w:szCs w:val="24"/>
          <w:lang w:val="en-US"/>
        </w:rPr>
        <w:t>diharapkan</w:t>
      </w:r>
      <w:r w:rsidR="00710AFD">
        <w:rPr>
          <w:rFonts w:ascii="Times New Roman" w:hAnsi="Times New Roman" w:cs="Times New Roman"/>
          <w:sz w:val="24"/>
          <w:szCs w:val="24"/>
          <w:lang w:val="en-US"/>
        </w:rPr>
        <w:t xml:space="preserve"> </w:t>
      </w:r>
      <w:r w:rsidR="00710AFD">
        <w:rPr>
          <w:rFonts w:ascii="Times New Roman" w:hAnsi="Times New Roman" w:cs="Times New Roman"/>
          <w:sz w:val="24"/>
          <w:szCs w:val="24"/>
          <w:lang w:val="en-US"/>
        </w:rPr>
        <w:t>dapat</w:t>
      </w:r>
      <w:r w:rsidR="00710AFD">
        <w:rPr>
          <w:rFonts w:ascii="Times New Roman" w:hAnsi="Times New Roman" w:cs="Times New Roman"/>
          <w:sz w:val="24"/>
          <w:szCs w:val="24"/>
          <w:lang w:val="en-US"/>
        </w:rPr>
        <w:t xml:space="preserve"> </w:t>
      </w:r>
      <w:r w:rsidR="00710AFD">
        <w:rPr>
          <w:rFonts w:ascii="Times New Roman" w:hAnsi="Times New Roman" w:cs="Times New Roman"/>
          <w:sz w:val="24"/>
          <w:szCs w:val="24"/>
          <w:lang w:val="en-US"/>
        </w:rPr>
        <w:t>membegikan</w:t>
      </w:r>
      <w:r w:rsidR="00710AFD">
        <w:rPr>
          <w:rFonts w:ascii="Times New Roman" w:hAnsi="Times New Roman" w:cs="Times New Roman"/>
          <w:sz w:val="24"/>
          <w:szCs w:val="24"/>
          <w:lang w:val="en-US"/>
        </w:rPr>
        <w:t xml:space="preserve"> </w:t>
      </w:r>
      <w:r w:rsidRPr="00AB426B" w:rsidR="00710AFD">
        <w:rPr>
          <w:rFonts w:ascii="Times New Roman" w:hAnsi="Times New Roman" w:cs="Times New Roman"/>
          <w:sz w:val="24"/>
          <w:szCs w:val="24"/>
        </w:rPr>
        <w:t xml:space="preserve">pengetahuan tentang bahaya dari </w:t>
      </w:r>
      <w:r w:rsidRPr="00AB426B" w:rsidR="00710AFD">
        <w:rPr>
          <w:rFonts w:ascii="Times New Roman" w:hAnsi="Times New Roman" w:cs="Times New Roman"/>
          <w:i/>
          <w:sz w:val="24"/>
          <w:szCs w:val="24"/>
        </w:rPr>
        <w:t>adiksi</w:t>
      </w:r>
      <w:r w:rsidRPr="00AB426B" w:rsidR="00710AFD">
        <w:rPr>
          <w:rFonts w:ascii="Times New Roman" w:hAnsi="Times New Roman" w:cs="Times New Roman"/>
          <w:sz w:val="24"/>
          <w:szCs w:val="24"/>
        </w:rPr>
        <w:t xml:space="preserve"> internet dan beberapa faktor yang bisa menyebabkan pemicu terjadinya </w:t>
      </w:r>
      <w:r w:rsidRPr="00AB426B" w:rsidR="00710AFD">
        <w:rPr>
          <w:rFonts w:ascii="Times New Roman" w:hAnsi="Times New Roman" w:cs="Times New Roman"/>
          <w:i/>
          <w:sz w:val="24"/>
          <w:szCs w:val="24"/>
        </w:rPr>
        <w:t>adiksi</w:t>
      </w:r>
      <w:r w:rsidRPr="00AB426B" w:rsidR="00710AFD">
        <w:rPr>
          <w:rFonts w:ascii="Times New Roman" w:hAnsi="Times New Roman" w:cs="Times New Roman"/>
          <w:sz w:val="24"/>
          <w:szCs w:val="24"/>
        </w:rPr>
        <w:t xml:space="preserve"> internet.</w:t>
      </w:r>
    </w:p>
    <w:p w:rsidR="006C7A09" w:rsidRPr="00AB426B" w:rsidP="00805ACB" w14:paraId="778FA3B1" w14:textId="617F3227">
      <w:pPr>
        <w:pStyle w:val="Heading3"/>
        <w:numPr>
          <w:ilvl w:val="0"/>
          <w:numId w:val="47"/>
        </w:numPr>
        <w:tabs>
          <w:tab w:val="clear" w:pos="1170"/>
        </w:tabs>
        <w:ind w:left="1276" w:hanging="643"/>
      </w:pPr>
      <w:bookmarkStart w:id="8" w:name="_Toc109262430"/>
      <w:r w:rsidRPr="00AB426B">
        <w:t>Manfaat Praktis</w:t>
      </w:r>
      <w:bookmarkEnd w:id="8"/>
    </w:p>
    <w:p w:rsidR="00710AFD" w:rsidP="00710AFD" w14:paraId="734FE50D" w14:textId="77777777">
      <w:pPr>
        <w:pStyle w:val="ListParagraph"/>
        <w:numPr>
          <w:ilvl w:val="0"/>
          <w:numId w:val="48"/>
        </w:numPr>
        <w:spacing w:after="120" w:line="480" w:lineRule="auto"/>
        <w:ind w:left="993"/>
        <w:jc w:val="both"/>
        <w:rPr>
          <w:rFonts w:ascii="Times New Roman" w:hAnsi="Times New Roman" w:cs="Times New Roman"/>
          <w:sz w:val="24"/>
          <w:szCs w:val="24"/>
        </w:rPr>
      </w:pPr>
      <w:r w:rsidRPr="003B3D27">
        <w:rPr>
          <w:rFonts w:ascii="Times New Roman" w:hAnsi="Times New Roman" w:cs="Times New Roman"/>
          <w:sz w:val="24"/>
          <w:szCs w:val="24"/>
        </w:rPr>
        <w:t>Sebagai bahan pengetahuan mengenai bahaya dari internet, serta memberikan pandangan resiko yang akan terjadi dikemudian hari. Diharapkan remaja bisa mengontrol penggunaan internet agar lebih bermanfaat.</w:t>
      </w:r>
    </w:p>
    <w:p w:rsidR="00710AFD" w:rsidP="00710AFD" w14:paraId="5B1315D6" w14:textId="77777777">
      <w:pPr>
        <w:pStyle w:val="ListParagraph"/>
        <w:numPr>
          <w:ilvl w:val="0"/>
          <w:numId w:val="48"/>
        </w:numPr>
        <w:spacing w:after="120" w:line="480" w:lineRule="auto"/>
        <w:ind w:left="993"/>
        <w:jc w:val="both"/>
        <w:rPr>
          <w:rFonts w:ascii="Times New Roman" w:hAnsi="Times New Roman" w:cs="Times New Roman"/>
          <w:sz w:val="24"/>
          <w:szCs w:val="24"/>
        </w:rPr>
      </w:pPr>
      <w:r w:rsidRPr="003B3D27">
        <w:rPr>
          <w:rFonts w:ascii="Times New Roman" w:hAnsi="Times New Roman" w:cs="Times New Roman"/>
          <w:sz w:val="24"/>
          <w:szCs w:val="24"/>
        </w:rPr>
        <w:t xml:space="preserve">Sebagai bahan pertimbangan dalam memantau psikologi siswa terutama bagi guru BK agar memberikan arahan mengenai pentingnya </w:t>
      </w:r>
      <w:r w:rsidRPr="003B3D27">
        <w:rPr>
          <w:rFonts w:ascii="Times New Roman" w:hAnsi="Times New Roman" w:cs="Times New Roman"/>
          <w:i/>
          <w:iCs/>
          <w:sz w:val="24"/>
          <w:szCs w:val="24"/>
          <w:lang w:val="en-US"/>
        </w:rPr>
        <w:t>self-control</w:t>
      </w:r>
      <w:r w:rsidRPr="003B3D27">
        <w:rPr>
          <w:rFonts w:ascii="Times New Roman" w:hAnsi="Times New Roman" w:cs="Times New Roman"/>
          <w:sz w:val="24"/>
          <w:szCs w:val="24"/>
        </w:rPr>
        <w:t xml:space="preserve"> bagi para siswa sebagai pencegahan terjadinya  dampak berkelanjutan dari pengguanan internet pada siswa di sekolah.</w:t>
      </w:r>
    </w:p>
    <w:p w:rsidR="006C7A09" w:rsidRPr="003B3D27" w:rsidP="00710AFD" w14:paraId="6505995A" w14:textId="0639A529">
      <w:pPr>
        <w:pStyle w:val="ListParagraph"/>
        <w:numPr>
          <w:ilvl w:val="0"/>
          <w:numId w:val="48"/>
        </w:numPr>
        <w:spacing w:after="120" w:line="480" w:lineRule="auto"/>
        <w:ind w:left="993"/>
        <w:jc w:val="both"/>
        <w:rPr>
          <w:rFonts w:ascii="Times New Roman" w:hAnsi="Times New Roman" w:cs="Times New Roman"/>
          <w:sz w:val="24"/>
          <w:szCs w:val="24"/>
        </w:rPr>
      </w:pPr>
      <w:r w:rsidRPr="003B3D27">
        <w:rPr>
          <w:rFonts w:ascii="Times New Roman" w:hAnsi="Times New Roman" w:cs="Times New Roman"/>
          <w:sz w:val="24"/>
          <w:szCs w:val="24"/>
        </w:rPr>
        <w:t xml:space="preserve">Sebagai bahan masukan bagi orang tua agar lebih memantau penggunaan internet anak, hal ini bisa dilakukan melalui </w:t>
      </w:r>
      <w:r w:rsidRPr="003B3D27">
        <w:rPr>
          <w:rFonts w:ascii="Times New Roman" w:hAnsi="Times New Roman" w:cs="Times New Roman"/>
          <w:i/>
          <w:sz w:val="24"/>
          <w:szCs w:val="24"/>
        </w:rPr>
        <w:t>smartphone</w:t>
      </w:r>
      <w:r w:rsidRPr="003B3D27">
        <w:rPr>
          <w:rFonts w:ascii="Times New Roman" w:hAnsi="Times New Roman" w:cs="Times New Roman"/>
          <w:sz w:val="24"/>
          <w:szCs w:val="24"/>
        </w:rPr>
        <w:t xml:space="preserve"> pada fitur kesehatan </w:t>
      </w:r>
      <w:r w:rsidRPr="003B3D27">
        <w:rPr>
          <w:rFonts w:ascii="Times New Roman" w:hAnsi="Times New Roman" w:cs="Times New Roman"/>
          <w:i/>
          <w:sz w:val="24"/>
          <w:szCs w:val="24"/>
        </w:rPr>
        <w:t>digital</w:t>
      </w:r>
      <w:r w:rsidRPr="003B3D27">
        <w:rPr>
          <w:rFonts w:ascii="Times New Roman" w:hAnsi="Times New Roman" w:cs="Times New Roman"/>
          <w:sz w:val="24"/>
          <w:szCs w:val="24"/>
        </w:rPr>
        <w:t xml:space="preserve"> &amp; kontrol orang tua, sehingga orang tua dapat membatasi waktu berma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Pr>
          <w:rFonts w:ascii="Times New Roman" w:hAnsi="Times New Roman" w:cs="Times New Roman"/>
          <w:sz w:val="24"/>
          <w:szCs w:val="24"/>
          <w:lang w:val="en-US"/>
        </w:rPr>
        <w:t xml:space="preserve"> </w:t>
      </w:r>
      <w:r w:rsidRPr="003B3D27">
        <w:rPr>
          <w:rFonts w:ascii="Times New Roman" w:hAnsi="Times New Roman" w:cs="Times New Roman"/>
          <w:sz w:val="24"/>
          <w:szCs w:val="24"/>
        </w:rPr>
        <w:t>mengatur batasan aplikasi agar anak tid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lewat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t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gun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plika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up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gunaan</w:t>
      </w:r>
      <w:r w:rsidRPr="003B3D27">
        <w:rPr>
          <w:rFonts w:ascii="Times New Roman" w:hAnsi="Times New Roman" w:cs="Times New Roman"/>
          <w:sz w:val="24"/>
          <w:szCs w:val="24"/>
        </w:rPr>
        <w:t>.</w:t>
      </w:r>
    </w:p>
    <w:p w:rsidR="00A27114" w:rsidP="00134745" w14:paraId="36E68AFE" w14:textId="77777777">
      <w:pPr>
        <w:spacing w:line="480" w:lineRule="auto"/>
        <w:rPr>
          <w:rFonts w:ascii="Times New Roman" w:hAnsi="Times New Roman" w:cs="Times New Roman"/>
          <w:b/>
          <w:sz w:val="24"/>
          <w:szCs w:val="24"/>
        </w:rPr>
      </w:pPr>
    </w:p>
    <w:sectPr w:rsidSect="002375BF">
      <w:headerReference w:type="default" r:id="rId5"/>
      <w:footerReference w:type="default" r:id="rId6"/>
      <w:headerReference w:type="first" r:id="rId7"/>
      <w:footerReference w:type="first" r:id="rId8"/>
      <w:pgSz w:w="11906" w:h="16838"/>
      <w:pgMar w:top="2268" w:right="1701" w:bottom="1701" w:left="2268" w:header="709" w:footer="709" w:gutter="0"/>
      <w:pgNumType w:start="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13301" w14:paraId="77897563" w14:textId="0DA8C837">
    <w:pPr>
      <w:pStyle w:val="Footer"/>
      <w:jc w:val="center"/>
    </w:pPr>
  </w:p>
  <w:p w:rsidR="00013301" w14:paraId="6F694E0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836328300"/>
      <w:docPartObj>
        <w:docPartGallery w:val="Page Numbers (Bottom of Page)"/>
        <w:docPartUnique/>
      </w:docPartObj>
    </w:sdtPr>
    <w:sdtEndPr>
      <w:rPr>
        <w:noProof/>
      </w:rPr>
    </w:sdtEndPr>
    <w:sdtContent>
      <w:p w:rsidR="00213765" w14:paraId="2A300D15" w14:textId="5F3B2C34">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A27114" w14:paraId="66C53747"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433031240"/>
      <w:docPartObj>
        <w:docPartGallery w:val="Page Numbers (Top of Page)"/>
        <w:docPartUnique/>
      </w:docPartObj>
    </w:sdtPr>
    <w:sdtEndPr>
      <w:rPr>
        <w:noProof/>
      </w:rPr>
    </w:sdtEndPr>
    <w:sdtContent>
      <w:p w:rsidR="00013301" w14:paraId="72D8803A" w14:textId="352A4E67">
        <w:pPr>
          <w:pStyle w:val="Header"/>
          <w:jc w:val="right"/>
        </w:pPr>
        <w:r>
          <w:fldChar w:fldCharType="begin"/>
        </w:r>
        <w:r>
          <w:instrText xml:space="preserve"> PAGE   \* MERGEFORMAT </w:instrText>
        </w:r>
        <w:r>
          <w:fldChar w:fldCharType="separate"/>
        </w:r>
        <w:r>
          <w:rPr>
            <w:noProof/>
          </w:rPr>
          <w:t>85</w:t>
        </w:r>
        <w:r>
          <w:rPr>
            <w:noProof/>
          </w:rPr>
          <w:fldChar w:fldCharType="end"/>
        </w:r>
      </w:p>
    </w:sdtContent>
  </w:sdt>
  <w:p w:rsidR="00A27114" w14:paraId="07E4363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75640" w14:paraId="49525786" w14:textId="5BA8DD57">
    <w:pPr>
      <w:pStyle w:val="Header"/>
      <w:jc w:val="right"/>
    </w:pPr>
  </w:p>
  <w:p w:rsidR="00A27114" w14:paraId="5D3C974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hybridMultilevel"/>
    <w:tmpl w:val="2730A7C8"/>
    <w:lvl w:ilvl="0">
      <w:start w:val="3"/>
      <w:numFmt w:val="decimal"/>
      <w:lvlText w:val="2.%1.2"/>
      <w:lvlJc w:val="righ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0000002"/>
    <w:multiLevelType w:val="hybridMultilevel"/>
    <w:tmpl w:val="B24C840C"/>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2">
    <w:nsid w:val="00000004"/>
    <w:multiLevelType w:val="hybridMultilevel"/>
    <w:tmpl w:val="E4680514"/>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
    <w:nsid w:val="00000005"/>
    <w:multiLevelType w:val="hybridMultilevel"/>
    <w:tmpl w:val="E160DF18"/>
    <w:lvl w:ilvl="0">
      <w:start w:val="3"/>
      <w:numFmt w:val="decimal"/>
      <w:lvlText w:val="2.%1.1"/>
      <w:lvlJc w:val="righ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000000B"/>
    <w:multiLevelType w:val="hybridMultilevel"/>
    <w:tmpl w:val="47B0B6A4"/>
    <w:lvl w:ilvl="0">
      <w:start w:val="1"/>
      <w:numFmt w:val="decimal"/>
      <w:lvlText w:val="%1)"/>
      <w:lvlJc w:val="left"/>
      <w:pPr>
        <w:ind w:left="2880" w:hanging="360"/>
      </w:p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5">
    <w:nsid w:val="0000000F"/>
    <w:multiLevelType w:val="multilevel"/>
    <w:tmpl w:val="5B9AAE5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b w:val="0"/>
      </w:rPr>
    </w:lvl>
    <w:lvl w:ilvl="2">
      <w:start w:val="1"/>
      <w:numFmt w:val="decimal"/>
      <w:lvlText w:val="1.6.%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0000013"/>
    <w:multiLevelType w:val="hybridMultilevel"/>
    <w:tmpl w:val="A43E8CAA"/>
    <w:lvl w:ilvl="0">
      <w:start w:val="1"/>
      <w:numFmt w:val="decimal"/>
      <w:pStyle w:val="BABII"/>
      <w:lvlText w:val="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00000017"/>
    <w:multiLevelType w:val="hybridMultilevel"/>
    <w:tmpl w:val="535C8770"/>
    <w:lvl w:ilvl="0">
      <w:start w:val="1"/>
      <w:numFmt w:val="decimal"/>
      <w:lvlText w:val="%1)"/>
      <w:lvlJc w:val="left"/>
      <w:pPr>
        <w:ind w:left="2160" w:hanging="360"/>
      </w:pPr>
      <w:rPr>
        <w:i w:val="0"/>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8">
    <w:nsid w:val="00000018"/>
    <w:multiLevelType w:val="hybridMultilevel"/>
    <w:tmpl w:val="6832C48C"/>
    <w:lvl w:ilvl="0">
      <w:start w:val="1"/>
      <w:numFmt w:val="decimal"/>
      <w:lvlText w:val="2.1.%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9">
    <w:nsid w:val="0000001C"/>
    <w:multiLevelType w:val="multilevel"/>
    <w:tmpl w:val="4A0E48FC"/>
    <w:lvl w:ilvl="0">
      <w:start w:val="1"/>
      <w:numFmt w:val="decimal"/>
      <w:pStyle w:val="Heading2"/>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00000020"/>
    <w:multiLevelType w:val="hybridMultilevel"/>
    <w:tmpl w:val="C83AF6EA"/>
    <w:lvl w:ilvl="0">
      <w:start w:val="1"/>
      <w:numFmt w:val="decimal"/>
      <w:pStyle w:val="BABIII"/>
      <w:lvlText w:val="3.%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00000022"/>
    <w:multiLevelType w:val="hybridMultilevel"/>
    <w:tmpl w:val="3EB2BB48"/>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2">
    <w:nsid w:val="00000026"/>
    <w:multiLevelType w:val="multilevel"/>
    <w:tmpl w:val="344CC356"/>
    <w:lvl w:ilvl="0">
      <w:start w:val="1"/>
      <w:numFmt w:val="decimal"/>
      <w:lvlText w:val="3.5.%1"/>
      <w:lvlJc w:val="left"/>
      <w:pPr>
        <w:ind w:left="357" w:hanging="357"/>
      </w:pPr>
      <w:rPr>
        <w:rFonts w:hint="default"/>
      </w:rPr>
    </w:lvl>
    <w:lvl w:ilvl="1">
      <w:start w:val="1"/>
      <w:numFmt w:val="lowerLetter"/>
      <w:lvlText w:val="%2)"/>
      <w:lvlJc w:val="left"/>
      <w:pPr>
        <w:ind w:left="714" w:hanging="357"/>
      </w:pPr>
      <w:rPr>
        <w:rFonts w:hint="default"/>
      </w:rPr>
    </w:lvl>
    <w:lvl w:ilvl="2">
      <w:start w:val="1"/>
      <w:numFmt w:val="decimal"/>
      <w:lvlText w:val="3.5.%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13">
    <w:nsid w:val="0000002B"/>
    <w:multiLevelType w:val="hybridMultilevel"/>
    <w:tmpl w:val="6D46A158"/>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4">
    <w:nsid w:val="0000002E"/>
    <w:multiLevelType w:val="hybridMultilevel"/>
    <w:tmpl w:val="14A4204C"/>
    <w:lvl w:ilvl="0">
      <w:start w:val="1"/>
      <w:numFmt w:val="lowerLetter"/>
      <w:lvlText w:val="%1)"/>
      <w:lvlJc w:val="left"/>
      <w:pPr>
        <w:ind w:left="1854" w:hanging="360"/>
      </w:p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15">
    <w:nsid w:val="00AE459A"/>
    <w:multiLevelType w:val="hybridMultilevel"/>
    <w:tmpl w:val="62EA44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026807EF"/>
    <w:multiLevelType w:val="hybridMultilevel"/>
    <w:tmpl w:val="C6A425FA"/>
    <w:lvl w:ilvl="0">
      <w:start w:val="1"/>
      <w:numFmt w:val="decimal"/>
      <w:pStyle w:val="BABIV"/>
      <w:lvlText w:val="4.%1"/>
      <w:lvlJc w:val="left"/>
      <w:pPr>
        <w:ind w:left="1854"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041F5795"/>
    <w:multiLevelType w:val="hybridMultilevel"/>
    <w:tmpl w:val="EE4A3E16"/>
    <w:lvl w:ilvl="0">
      <w:start w:val="1"/>
      <w:numFmt w:val="decimal"/>
      <w:lvlText w:val="3.4.%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0BC00015"/>
    <w:multiLevelType w:val="hybridMultilevel"/>
    <w:tmpl w:val="86EED700"/>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19">
    <w:nsid w:val="0DFB02FD"/>
    <w:multiLevelType w:val="multilevel"/>
    <w:tmpl w:val="A844CD48"/>
    <w:lvl w:ilvl="0">
      <w:start w:val="1"/>
      <w:numFmt w:val="decimal"/>
      <w:lvlText w:val="%1."/>
      <w:lvlJc w:val="left"/>
      <w:pPr>
        <w:ind w:left="1080" w:hanging="360"/>
      </w:pPr>
    </w:lvl>
    <w:lvl w:ilvl="1">
      <w:start w:val="4"/>
      <w:numFmt w:val="decimal"/>
      <w:isLgl/>
      <w:lvlText w:val="%1.%2"/>
      <w:lvlJc w:val="left"/>
      <w:pPr>
        <w:ind w:left="1200" w:hanging="480"/>
      </w:pPr>
      <w:rPr>
        <w:rFonts w:hint="default"/>
      </w:rPr>
    </w:lvl>
    <w:lvl w:ilvl="2">
      <w:start w:val="1"/>
      <w:numFmt w:val="decimal"/>
      <w:lvlText w:val="%3."/>
      <w:lvlJc w:val="left"/>
      <w:pPr>
        <w:ind w:left="1080" w:hanging="360"/>
      </w:p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120921E0"/>
    <w:multiLevelType w:val="hybridMultilevel"/>
    <w:tmpl w:val="B29EF14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1">
    <w:nsid w:val="166013D5"/>
    <w:multiLevelType w:val="hybridMultilevel"/>
    <w:tmpl w:val="B29EF14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2">
    <w:nsid w:val="1A3E6BAA"/>
    <w:multiLevelType w:val="hybridMultilevel"/>
    <w:tmpl w:val="66900F20"/>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1ADE7F7B"/>
    <w:multiLevelType w:val="hybridMultilevel"/>
    <w:tmpl w:val="14A4204C"/>
    <w:lvl w:ilvl="0">
      <w:start w:val="1"/>
      <w:numFmt w:val="lowerLetter"/>
      <w:lvlText w:val="%1)"/>
      <w:lvlJc w:val="left"/>
      <w:pPr>
        <w:ind w:left="1854" w:hanging="360"/>
      </w:p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24">
    <w:nsid w:val="1BC2221B"/>
    <w:multiLevelType w:val="hybridMultilevel"/>
    <w:tmpl w:val="3A9AA96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1DF56B0E"/>
    <w:multiLevelType w:val="hybridMultilevel"/>
    <w:tmpl w:val="88F495A0"/>
    <w:lvl w:ilvl="0">
      <w:start w:val="2"/>
      <w:numFmt w:val="decimal"/>
      <w:lvlText w:val="1.6.%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21B026A4"/>
    <w:multiLevelType w:val="hybridMultilevel"/>
    <w:tmpl w:val="B4105B5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22D2042A"/>
    <w:multiLevelType w:val="hybridMultilevel"/>
    <w:tmpl w:val="C1402AA4"/>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8">
    <w:nsid w:val="252D5B0D"/>
    <w:multiLevelType w:val="hybridMultilevel"/>
    <w:tmpl w:val="30D4A2B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9">
    <w:nsid w:val="25EA4A8D"/>
    <w:multiLevelType w:val="hybridMultilevel"/>
    <w:tmpl w:val="D65ADE82"/>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30">
    <w:nsid w:val="28FC76FF"/>
    <w:multiLevelType w:val="hybridMultilevel"/>
    <w:tmpl w:val="E4680514"/>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1">
    <w:nsid w:val="2941529C"/>
    <w:multiLevelType w:val="hybridMultilevel"/>
    <w:tmpl w:val="D16497C6"/>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32">
    <w:nsid w:val="2B8E143A"/>
    <w:multiLevelType w:val="multilevel"/>
    <w:tmpl w:val="0BC83C32"/>
    <w:lvl w:ilvl="0">
      <w:start w:val="1"/>
      <w:numFmt w:val="decimal"/>
      <w:lvlText w:val="%1."/>
      <w:lvlJc w:val="left"/>
      <w:pPr>
        <w:ind w:left="1170" w:hanging="360"/>
      </w:pPr>
    </w:lvl>
    <w:lvl w:ilvl="1">
      <w:start w:val="2"/>
      <w:numFmt w:val="decimal"/>
      <w:isLgl/>
      <w:lvlText w:val="%1.%2"/>
      <w:lvlJc w:val="left"/>
      <w:pPr>
        <w:ind w:left="1290" w:hanging="480"/>
      </w:pPr>
      <w:rPr>
        <w:rFonts w:hint="default"/>
      </w:rPr>
    </w:lvl>
    <w:lvl w:ilvl="2">
      <w:start w:val="1"/>
      <w:numFmt w:val="decimal"/>
      <w:lvlText w:val="%3."/>
      <w:lvlJc w:val="left"/>
      <w:pPr>
        <w:ind w:left="1170" w:hanging="360"/>
      </w:p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33">
    <w:nsid w:val="2F311BD0"/>
    <w:multiLevelType w:val="hybridMultilevel"/>
    <w:tmpl w:val="5C8CDCD6"/>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30AF6DA9"/>
    <w:multiLevelType w:val="hybridMultilevel"/>
    <w:tmpl w:val="9C46A0DA"/>
    <w:lvl w:ilvl="0">
      <w:start w:val="1"/>
      <w:numFmt w:val="lowerLetter"/>
      <w:lvlText w:val="%1."/>
      <w:lvlJc w:val="left"/>
      <w:pPr>
        <w:ind w:left="720" w:hanging="360"/>
      </w:pPr>
    </w:lvl>
    <w:lvl w:ilvl="1" w:tentative="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3987251D"/>
    <w:multiLevelType w:val="hybridMultilevel"/>
    <w:tmpl w:val="D51AC786"/>
    <w:lvl w:ilvl="0">
      <w:start w:val="1"/>
      <w:numFmt w:val="decimal"/>
      <w:lvlText w:val="%1)"/>
      <w:lvlJc w:val="left"/>
      <w:pPr>
        <w:ind w:left="1854" w:hanging="360"/>
      </w:pPr>
      <w:rPr>
        <w:i w:val="0"/>
      </w:r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36">
    <w:nsid w:val="39E54CDE"/>
    <w:multiLevelType w:val="hybridMultilevel"/>
    <w:tmpl w:val="28324D7C"/>
    <w:lvl w:ilvl="0">
      <w:start w:val="1"/>
      <w:numFmt w:val="decimal"/>
      <w:lvlText w:val="%1)"/>
      <w:lvlJc w:val="left"/>
      <w:pPr>
        <w:ind w:left="1146" w:hanging="360"/>
      </w:pPr>
      <w:rPr>
        <w:i w:val="0"/>
      </w:rPr>
    </w:lvl>
    <w:lvl w:ilvl="1" w:tentative="1">
      <w:start w:val="1"/>
      <w:numFmt w:val="lowerLetter"/>
      <w:lvlText w:val="%2."/>
      <w:lvlJc w:val="left"/>
      <w:pPr>
        <w:ind w:left="1866" w:hanging="360"/>
      </w:pPr>
    </w:lvl>
    <w:lvl w:ilvl="2" w:tentative="1">
      <w:start w:val="1"/>
      <w:numFmt w:val="lowerRoman"/>
      <w:lvlText w:val="%3."/>
      <w:lvlJc w:val="right"/>
      <w:pPr>
        <w:ind w:left="2586" w:hanging="180"/>
      </w:pPr>
    </w:lvl>
    <w:lvl w:ilvl="3" w:tentative="1">
      <w:start w:val="1"/>
      <w:numFmt w:val="decimal"/>
      <w:lvlText w:val="%4."/>
      <w:lvlJc w:val="left"/>
      <w:pPr>
        <w:ind w:left="3306" w:hanging="360"/>
      </w:pPr>
    </w:lvl>
    <w:lvl w:ilvl="4" w:tentative="1">
      <w:start w:val="1"/>
      <w:numFmt w:val="lowerLetter"/>
      <w:lvlText w:val="%5."/>
      <w:lvlJc w:val="left"/>
      <w:pPr>
        <w:ind w:left="4026" w:hanging="360"/>
      </w:pPr>
    </w:lvl>
    <w:lvl w:ilvl="5" w:tentative="1">
      <w:start w:val="1"/>
      <w:numFmt w:val="lowerRoman"/>
      <w:lvlText w:val="%6."/>
      <w:lvlJc w:val="right"/>
      <w:pPr>
        <w:ind w:left="4746" w:hanging="180"/>
      </w:pPr>
    </w:lvl>
    <w:lvl w:ilvl="6" w:tentative="1">
      <w:start w:val="1"/>
      <w:numFmt w:val="decimal"/>
      <w:lvlText w:val="%7."/>
      <w:lvlJc w:val="left"/>
      <w:pPr>
        <w:ind w:left="5466" w:hanging="360"/>
      </w:pPr>
    </w:lvl>
    <w:lvl w:ilvl="7" w:tentative="1">
      <w:start w:val="1"/>
      <w:numFmt w:val="lowerLetter"/>
      <w:lvlText w:val="%8."/>
      <w:lvlJc w:val="left"/>
      <w:pPr>
        <w:ind w:left="6186" w:hanging="360"/>
      </w:pPr>
    </w:lvl>
    <w:lvl w:ilvl="8" w:tentative="1">
      <w:start w:val="1"/>
      <w:numFmt w:val="lowerRoman"/>
      <w:lvlText w:val="%9."/>
      <w:lvlJc w:val="right"/>
      <w:pPr>
        <w:ind w:left="6906" w:hanging="180"/>
      </w:pPr>
    </w:lvl>
  </w:abstractNum>
  <w:abstractNum w:abstractNumId="37">
    <w:nsid w:val="3E43487D"/>
    <w:multiLevelType w:val="hybridMultilevel"/>
    <w:tmpl w:val="70922E68"/>
    <w:lvl w:ilvl="0">
      <w:start w:val="1"/>
      <w:numFmt w:val="decimal"/>
      <w:lvlText w:val="4.1.%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3EDB109A"/>
    <w:multiLevelType w:val="hybridMultilevel"/>
    <w:tmpl w:val="2D8831D2"/>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425F6B92"/>
    <w:multiLevelType w:val="hybridMultilevel"/>
    <w:tmpl w:val="30D4A2B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40">
    <w:nsid w:val="43165E07"/>
    <w:multiLevelType w:val="hybridMultilevel"/>
    <w:tmpl w:val="75B2C11A"/>
    <w:lvl w:ilvl="0">
      <w:start w:val="1"/>
      <w:numFmt w:val="upperLetter"/>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41">
    <w:nsid w:val="47066309"/>
    <w:multiLevelType w:val="hybridMultilevel"/>
    <w:tmpl w:val="45E25EB8"/>
    <w:lvl w:ilvl="0">
      <w:start w:val="1"/>
      <w:numFmt w:val="decimal"/>
      <w:lvlText w:val="5.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4CF3579F"/>
    <w:multiLevelType w:val="hybridMultilevel"/>
    <w:tmpl w:val="B4105B5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4FEC5EDD"/>
    <w:multiLevelType w:val="hybridMultilevel"/>
    <w:tmpl w:val="087A6D28"/>
    <w:lvl w:ilvl="0">
      <w:start w:val="1"/>
      <w:numFmt w:val="decimal"/>
      <w:lvlText w:val="%1."/>
      <w:lvlJc w:val="left"/>
      <w:pPr>
        <w:ind w:left="2347" w:hanging="360"/>
      </w:pPr>
    </w:lvl>
    <w:lvl w:ilvl="1" w:tentative="1">
      <w:start w:val="1"/>
      <w:numFmt w:val="lowerLetter"/>
      <w:lvlText w:val="%2."/>
      <w:lvlJc w:val="left"/>
      <w:pPr>
        <w:ind w:left="3067" w:hanging="360"/>
      </w:pPr>
    </w:lvl>
    <w:lvl w:ilvl="2" w:tentative="1">
      <w:start w:val="1"/>
      <w:numFmt w:val="lowerRoman"/>
      <w:lvlText w:val="%3."/>
      <w:lvlJc w:val="right"/>
      <w:pPr>
        <w:ind w:left="3787" w:hanging="180"/>
      </w:pPr>
    </w:lvl>
    <w:lvl w:ilvl="3" w:tentative="1">
      <w:start w:val="1"/>
      <w:numFmt w:val="decimal"/>
      <w:lvlText w:val="%4."/>
      <w:lvlJc w:val="left"/>
      <w:pPr>
        <w:ind w:left="4507" w:hanging="360"/>
      </w:pPr>
    </w:lvl>
    <w:lvl w:ilvl="4" w:tentative="1">
      <w:start w:val="1"/>
      <w:numFmt w:val="lowerLetter"/>
      <w:lvlText w:val="%5."/>
      <w:lvlJc w:val="left"/>
      <w:pPr>
        <w:ind w:left="5227" w:hanging="360"/>
      </w:pPr>
    </w:lvl>
    <w:lvl w:ilvl="5" w:tentative="1">
      <w:start w:val="1"/>
      <w:numFmt w:val="lowerRoman"/>
      <w:lvlText w:val="%6."/>
      <w:lvlJc w:val="right"/>
      <w:pPr>
        <w:ind w:left="5947" w:hanging="180"/>
      </w:pPr>
    </w:lvl>
    <w:lvl w:ilvl="6" w:tentative="1">
      <w:start w:val="1"/>
      <w:numFmt w:val="decimal"/>
      <w:lvlText w:val="%7."/>
      <w:lvlJc w:val="left"/>
      <w:pPr>
        <w:ind w:left="6667" w:hanging="360"/>
      </w:pPr>
    </w:lvl>
    <w:lvl w:ilvl="7" w:tentative="1">
      <w:start w:val="1"/>
      <w:numFmt w:val="lowerLetter"/>
      <w:lvlText w:val="%8."/>
      <w:lvlJc w:val="left"/>
      <w:pPr>
        <w:ind w:left="7387" w:hanging="360"/>
      </w:pPr>
    </w:lvl>
    <w:lvl w:ilvl="8" w:tentative="1">
      <w:start w:val="1"/>
      <w:numFmt w:val="lowerRoman"/>
      <w:lvlText w:val="%9."/>
      <w:lvlJc w:val="right"/>
      <w:pPr>
        <w:ind w:left="8107" w:hanging="180"/>
      </w:pPr>
    </w:lvl>
  </w:abstractNum>
  <w:abstractNum w:abstractNumId="44">
    <w:nsid w:val="500337BC"/>
    <w:multiLevelType w:val="hybridMultilevel"/>
    <w:tmpl w:val="999C5F52"/>
    <w:lvl w:ilvl="0">
      <w:start w:val="1"/>
      <w:numFmt w:val="lowerLetter"/>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45">
    <w:nsid w:val="52584714"/>
    <w:multiLevelType w:val="hybridMultilevel"/>
    <w:tmpl w:val="8110D00E"/>
    <w:lvl w:ilvl="0">
      <w:start w:val="1"/>
      <w:numFmt w:val="decimal"/>
      <w:lvlText w:val="3.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533F5E68"/>
    <w:multiLevelType w:val="hybridMultilevel"/>
    <w:tmpl w:val="8DC6845C"/>
    <w:lvl w:ilvl="0">
      <w:start w:val="1"/>
      <w:numFmt w:val="decimal"/>
      <w:pStyle w:val="BABV"/>
      <w:lvlText w:val="5.%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nsid w:val="562928C5"/>
    <w:multiLevelType w:val="hybridMultilevel"/>
    <w:tmpl w:val="44143A3E"/>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48">
    <w:nsid w:val="567D3200"/>
    <w:multiLevelType w:val="hybridMultilevel"/>
    <w:tmpl w:val="1264F7E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nsid w:val="5922372F"/>
    <w:multiLevelType w:val="hybridMultilevel"/>
    <w:tmpl w:val="B35C5794"/>
    <w:lvl w:ilvl="0">
      <w:start w:val="5"/>
      <w:numFmt w:val="decimal"/>
      <w:lvlText w:val="4.1.%1"/>
      <w:lvlJc w:val="left"/>
      <w:pPr>
        <w:ind w:left="2149" w:hanging="360"/>
      </w:pPr>
      <w:rPr>
        <w:rFonts w:hint="default"/>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0">
    <w:nsid w:val="592F15F5"/>
    <w:multiLevelType w:val="hybridMultilevel"/>
    <w:tmpl w:val="B67671D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5C864F15"/>
    <w:multiLevelType w:val="hybridMultilevel"/>
    <w:tmpl w:val="16E830AC"/>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nsid w:val="5EF94514"/>
    <w:multiLevelType w:val="hybridMultilevel"/>
    <w:tmpl w:val="B73609EE"/>
    <w:lvl w:ilvl="0">
      <w:start w:val="7"/>
      <w:numFmt w:val="decimal"/>
      <w:lvlText w:val="2.1.%1"/>
      <w:lvlJc w:val="left"/>
      <w:pPr>
        <w:ind w:left="216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nsid w:val="62923915"/>
    <w:multiLevelType w:val="hybridMultilevel"/>
    <w:tmpl w:val="4DC2593A"/>
    <w:lvl w:ilvl="0">
      <w:start w:val="1"/>
      <w:numFmt w:val="decimal"/>
      <w:lvlText w:val="5.1.%1"/>
      <w:lvlJc w:val="left"/>
      <w:pPr>
        <w:ind w:left="1440" w:hanging="360"/>
      </w:pPr>
      <w:rPr>
        <w:rFonts w:hint="default"/>
      </w:r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4">
    <w:nsid w:val="69E83D3A"/>
    <w:multiLevelType w:val="hybridMultilevel"/>
    <w:tmpl w:val="1302733C"/>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55">
    <w:nsid w:val="6C5D69C4"/>
    <w:multiLevelType w:val="hybridMultilevel"/>
    <w:tmpl w:val="BEE4DA04"/>
    <w:lvl w:ilvl="0">
      <w:start w:val="6"/>
      <w:numFmt w:val="decimal"/>
      <w:lvlText w:val="4.1.%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6">
    <w:nsid w:val="6C9268A9"/>
    <w:multiLevelType w:val="hybridMultilevel"/>
    <w:tmpl w:val="C39CC4F6"/>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7">
    <w:nsid w:val="717560ED"/>
    <w:multiLevelType w:val="hybridMultilevel"/>
    <w:tmpl w:val="58D668BE"/>
    <w:lvl w:ilvl="0">
      <w:start w:val="1"/>
      <w:numFmt w:val="decimal"/>
      <w:lvlText w:val="%1)"/>
      <w:lvlJc w:val="left"/>
      <w:pPr>
        <w:ind w:left="1854" w:hanging="360"/>
      </w:pPr>
      <w:rPr>
        <w:i w:val="0"/>
      </w:r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58">
    <w:nsid w:val="76986723"/>
    <w:multiLevelType w:val="multilevel"/>
    <w:tmpl w:val="05840880"/>
    <w:lvl w:ilvl="0">
      <w:start w:val="1"/>
      <w:numFmt w:val="decimal"/>
      <w:lvlText w:val="%1."/>
      <w:lvlJc w:val="left"/>
      <w:pPr>
        <w:ind w:left="1080" w:hanging="360"/>
      </w:pPr>
    </w:lvl>
    <w:lvl w:ilvl="1">
      <w:start w:val="5"/>
      <w:numFmt w:val="decimal"/>
      <w:isLgl/>
      <w:lvlText w:val="%1.%2"/>
      <w:lvlJc w:val="left"/>
      <w:pPr>
        <w:ind w:left="1200" w:hanging="480"/>
      </w:pPr>
      <w:rPr>
        <w:rFonts w:hint="default"/>
      </w:rPr>
    </w:lvl>
    <w:lvl w:ilvl="2">
      <w:start w:val="1"/>
      <w:numFmt w:val="decimal"/>
      <w:lvlText w:val="%3."/>
      <w:lvlJc w:val="left"/>
      <w:pPr>
        <w:ind w:left="1080" w:hanging="360"/>
      </w:p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9">
    <w:nsid w:val="7D0B624F"/>
    <w:multiLevelType w:val="hybridMultilevel"/>
    <w:tmpl w:val="660C3D62"/>
    <w:lvl w:ilvl="0">
      <w:start w:val="2"/>
      <w:numFmt w:val="decimal"/>
      <w:lvlText w:val="4.%1.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60">
    <w:nsid w:val="7F790C35"/>
    <w:multiLevelType w:val="hybridMultilevel"/>
    <w:tmpl w:val="DB0E63C2"/>
    <w:lvl w:ilvl="0">
      <w:start w:val="1"/>
      <w:numFmt w:val="bullet"/>
      <w:lvlText w:val=""/>
      <w:lvlJc w:val="left"/>
      <w:pPr>
        <w:ind w:left="2869" w:hanging="360"/>
      </w:pPr>
      <w:rPr>
        <w:rFonts w:ascii="Symbol" w:hAnsi="Symbol" w:hint="default"/>
      </w:rPr>
    </w:lvl>
    <w:lvl w:ilvl="1" w:tentative="1">
      <w:start w:val="1"/>
      <w:numFmt w:val="bullet"/>
      <w:lvlText w:val="o"/>
      <w:lvlJc w:val="left"/>
      <w:pPr>
        <w:ind w:left="3589" w:hanging="360"/>
      </w:pPr>
      <w:rPr>
        <w:rFonts w:ascii="Courier New" w:hAnsi="Courier New" w:cs="Courier New" w:hint="default"/>
      </w:rPr>
    </w:lvl>
    <w:lvl w:ilvl="2" w:tentative="1">
      <w:start w:val="1"/>
      <w:numFmt w:val="bullet"/>
      <w:lvlText w:val=""/>
      <w:lvlJc w:val="left"/>
      <w:pPr>
        <w:ind w:left="4309" w:hanging="360"/>
      </w:pPr>
      <w:rPr>
        <w:rFonts w:ascii="Wingdings" w:hAnsi="Wingdings" w:hint="default"/>
      </w:rPr>
    </w:lvl>
    <w:lvl w:ilvl="3" w:tentative="1">
      <w:start w:val="1"/>
      <w:numFmt w:val="bullet"/>
      <w:lvlText w:val=""/>
      <w:lvlJc w:val="left"/>
      <w:pPr>
        <w:ind w:left="5029" w:hanging="360"/>
      </w:pPr>
      <w:rPr>
        <w:rFonts w:ascii="Symbol" w:hAnsi="Symbol" w:hint="default"/>
      </w:rPr>
    </w:lvl>
    <w:lvl w:ilvl="4" w:tentative="1">
      <w:start w:val="1"/>
      <w:numFmt w:val="bullet"/>
      <w:lvlText w:val="o"/>
      <w:lvlJc w:val="left"/>
      <w:pPr>
        <w:ind w:left="5749" w:hanging="360"/>
      </w:pPr>
      <w:rPr>
        <w:rFonts w:ascii="Courier New" w:hAnsi="Courier New" w:cs="Courier New" w:hint="default"/>
      </w:rPr>
    </w:lvl>
    <w:lvl w:ilvl="5" w:tentative="1">
      <w:start w:val="1"/>
      <w:numFmt w:val="bullet"/>
      <w:lvlText w:val=""/>
      <w:lvlJc w:val="left"/>
      <w:pPr>
        <w:ind w:left="6469" w:hanging="360"/>
      </w:pPr>
      <w:rPr>
        <w:rFonts w:ascii="Wingdings" w:hAnsi="Wingdings" w:hint="default"/>
      </w:rPr>
    </w:lvl>
    <w:lvl w:ilvl="6" w:tentative="1">
      <w:start w:val="1"/>
      <w:numFmt w:val="bullet"/>
      <w:lvlText w:val=""/>
      <w:lvlJc w:val="left"/>
      <w:pPr>
        <w:ind w:left="7189" w:hanging="360"/>
      </w:pPr>
      <w:rPr>
        <w:rFonts w:ascii="Symbol" w:hAnsi="Symbol" w:hint="default"/>
      </w:rPr>
    </w:lvl>
    <w:lvl w:ilvl="7" w:tentative="1">
      <w:start w:val="1"/>
      <w:numFmt w:val="bullet"/>
      <w:lvlText w:val="o"/>
      <w:lvlJc w:val="left"/>
      <w:pPr>
        <w:ind w:left="7909" w:hanging="360"/>
      </w:pPr>
      <w:rPr>
        <w:rFonts w:ascii="Courier New" w:hAnsi="Courier New" w:cs="Courier New" w:hint="default"/>
      </w:rPr>
    </w:lvl>
    <w:lvl w:ilvl="8" w:tentative="1">
      <w:start w:val="1"/>
      <w:numFmt w:val="bullet"/>
      <w:lvlText w:val=""/>
      <w:lvlJc w:val="left"/>
      <w:pPr>
        <w:ind w:left="8629" w:hanging="360"/>
      </w:pPr>
      <w:rPr>
        <w:rFonts w:ascii="Wingdings" w:hAnsi="Wingdings" w:hint="default"/>
      </w:rPr>
    </w:lvl>
  </w:abstractNum>
  <w:num w:numId="1" w16cid:durableId="1398286525">
    <w:abstractNumId w:val="9"/>
  </w:num>
  <w:num w:numId="2" w16cid:durableId="1803886703">
    <w:abstractNumId w:val="5"/>
  </w:num>
  <w:num w:numId="3" w16cid:durableId="984697766">
    <w:abstractNumId w:val="6"/>
  </w:num>
  <w:num w:numId="4" w16cid:durableId="1832059928">
    <w:abstractNumId w:val="8"/>
  </w:num>
  <w:num w:numId="5" w16cid:durableId="1263298979">
    <w:abstractNumId w:val="11"/>
  </w:num>
  <w:num w:numId="6" w16cid:durableId="1455250262">
    <w:abstractNumId w:val="7"/>
  </w:num>
  <w:num w:numId="7" w16cid:durableId="836193187">
    <w:abstractNumId w:val="4"/>
  </w:num>
  <w:num w:numId="8" w16cid:durableId="2076853988">
    <w:abstractNumId w:val="13"/>
  </w:num>
  <w:num w:numId="9" w16cid:durableId="1681008161">
    <w:abstractNumId w:val="47"/>
  </w:num>
  <w:num w:numId="10" w16cid:durableId="1988169998">
    <w:abstractNumId w:val="2"/>
  </w:num>
  <w:num w:numId="11" w16cid:durableId="1867136078">
    <w:abstractNumId w:val="1"/>
  </w:num>
  <w:num w:numId="12" w16cid:durableId="1607419650">
    <w:abstractNumId w:val="3"/>
  </w:num>
  <w:num w:numId="13" w16cid:durableId="1343899258">
    <w:abstractNumId w:val="0"/>
  </w:num>
  <w:num w:numId="14" w16cid:durableId="2097052235">
    <w:abstractNumId w:val="30"/>
  </w:num>
  <w:num w:numId="15" w16cid:durableId="1525748328">
    <w:abstractNumId w:val="52"/>
  </w:num>
  <w:num w:numId="16" w16cid:durableId="1582370642">
    <w:abstractNumId w:val="10"/>
  </w:num>
  <w:num w:numId="17" w16cid:durableId="1895576761">
    <w:abstractNumId w:val="45"/>
  </w:num>
  <w:num w:numId="18" w16cid:durableId="716468054">
    <w:abstractNumId w:val="42"/>
  </w:num>
  <w:num w:numId="19" w16cid:durableId="1489125513">
    <w:abstractNumId w:val="15"/>
  </w:num>
  <w:num w:numId="20" w16cid:durableId="1633558929">
    <w:abstractNumId w:val="17"/>
  </w:num>
  <w:num w:numId="21" w16cid:durableId="1031884152">
    <w:abstractNumId w:val="40"/>
  </w:num>
  <w:num w:numId="22" w16cid:durableId="565339978">
    <w:abstractNumId w:val="12"/>
  </w:num>
  <w:num w:numId="23" w16cid:durableId="1319726667">
    <w:abstractNumId w:val="14"/>
  </w:num>
  <w:num w:numId="24" w16cid:durableId="1915047999">
    <w:abstractNumId w:val="23"/>
  </w:num>
  <w:num w:numId="25" w16cid:durableId="1215502186">
    <w:abstractNumId w:val="48"/>
  </w:num>
  <w:num w:numId="26" w16cid:durableId="160317598">
    <w:abstractNumId w:val="37"/>
  </w:num>
  <w:num w:numId="27" w16cid:durableId="473722708">
    <w:abstractNumId w:val="16"/>
  </w:num>
  <w:num w:numId="28" w16cid:durableId="1277567988">
    <w:abstractNumId w:val="21"/>
  </w:num>
  <w:num w:numId="29" w16cid:durableId="284583931">
    <w:abstractNumId w:val="29"/>
  </w:num>
  <w:num w:numId="30" w16cid:durableId="1735467092">
    <w:abstractNumId w:val="44"/>
  </w:num>
  <w:num w:numId="31" w16cid:durableId="1892114251">
    <w:abstractNumId w:val="49"/>
  </w:num>
  <w:num w:numId="32" w16cid:durableId="312948233">
    <w:abstractNumId w:val="55"/>
  </w:num>
  <w:num w:numId="33" w16cid:durableId="995303954">
    <w:abstractNumId w:val="39"/>
  </w:num>
  <w:num w:numId="34" w16cid:durableId="1176652750">
    <w:abstractNumId w:val="60"/>
  </w:num>
  <w:num w:numId="35" w16cid:durableId="1087389230">
    <w:abstractNumId w:val="59"/>
  </w:num>
  <w:num w:numId="36" w16cid:durableId="952976580">
    <w:abstractNumId w:val="31"/>
  </w:num>
  <w:num w:numId="37" w16cid:durableId="1659113309">
    <w:abstractNumId w:val="20"/>
  </w:num>
  <w:num w:numId="38" w16cid:durableId="85730902">
    <w:abstractNumId w:val="46"/>
  </w:num>
  <w:num w:numId="39" w16cid:durableId="1726875930">
    <w:abstractNumId w:val="53"/>
  </w:num>
  <w:num w:numId="40" w16cid:durableId="396172821">
    <w:abstractNumId w:val="41"/>
  </w:num>
  <w:num w:numId="41" w16cid:durableId="1422870508">
    <w:abstractNumId w:val="28"/>
  </w:num>
  <w:num w:numId="42" w16cid:durableId="1581140747">
    <w:abstractNumId w:val="50"/>
  </w:num>
  <w:num w:numId="43" w16cid:durableId="131561759">
    <w:abstractNumId w:val="24"/>
  </w:num>
  <w:num w:numId="44" w16cid:durableId="388463283">
    <w:abstractNumId w:val="32"/>
  </w:num>
  <w:num w:numId="45" w16cid:durableId="1264612054">
    <w:abstractNumId w:val="19"/>
  </w:num>
  <w:num w:numId="46" w16cid:durableId="13311771">
    <w:abstractNumId w:val="58"/>
  </w:num>
  <w:num w:numId="47" w16cid:durableId="1214729628">
    <w:abstractNumId w:val="25"/>
  </w:num>
  <w:num w:numId="48" w16cid:durableId="230889474">
    <w:abstractNumId w:val="38"/>
  </w:num>
  <w:num w:numId="49" w16cid:durableId="799110386">
    <w:abstractNumId w:val="34"/>
  </w:num>
  <w:num w:numId="50" w16cid:durableId="1647855748">
    <w:abstractNumId w:val="18"/>
  </w:num>
  <w:num w:numId="51" w16cid:durableId="670180604">
    <w:abstractNumId w:val="54"/>
  </w:num>
  <w:num w:numId="52" w16cid:durableId="384455990">
    <w:abstractNumId w:val="43"/>
  </w:num>
  <w:num w:numId="53" w16cid:durableId="863438839">
    <w:abstractNumId w:val="35"/>
  </w:num>
  <w:num w:numId="54" w16cid:durableId="622272311">
    <w:abstractNumId w:val="26"/>
  </w:num>
  <w:num w:numId="55" w16cid:durableId="2020352530">
    <w:abstractNumId w:val="36"/>
  </w:num>
  <w:num w:numId="56" w16cid:durableId="1032420844">
    <w:abstractNumId w:val="57"/>
  </w:num>
  <w:num w:numId="57" w16cid:durableId="942305097">
    <w:abstractNumId w:val="22"/>
  </w:num>
  <w:num w:numId="58" w16cid:durableId="1736930137">
    <w:abstractNumId w:val="56"/>
  </w:num>
  <w:num w:numId="59" w16cid:durableId="285965104">
    <w:abstractNumId w:val="27"/>
  </w:num>
  <w:num w:numId="60" w16cid:durableId="620117303">
    <w:abstractNumId w:val="33"/>
  </w:num>
  <w:num w:numId="61" w16cid:durableId="1640382620">
    <w:abstractNumId w:val="5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A09"/>
    <w:rsid w:val="00006ACC"/>
    <w:rsid w:val="00007649"/>
    <w:rsid w:val="00013301"/>
    <w:rsid w:val="00014515"/>
    <w:rsid w:val="00021DD3"/>
    <w:rsid w:val="00025681"/>
    <w:rsid w:val="00030576"/>
    <w:rsid w:val="000335EF"/>
    <w:rsid w:val="00033FB4"/>
    <w:rsid w:val="00036593"/>
    <w:rsid w:val="00036FA5"/>
    <w:rsid w:val="00041FFC"/>
    <w:rsid w:val="00042476"/>
    <w:rsid w:val="0004366A"/>
    <w:rsid w:val="0004537E"/>
    <w:rsid w:val="000601C6"/>
    <w:rsid w:val="00064407"/>
    <w:rsid w:val="00067B96"/>
    <w:rsid w:val="00076681"/>
    <w:rsid w:val="00083623"/>
    <w:rsid w:val="000864B6"/>
    <w:rsid w:val="00093DDD"/>
    <w:rsid w:val="000944B3"/>
    <w:rsid w:val="00095689"/>
    <w:rsid w:val="0009580C"/>
    <w:rsid w:val="00097A3D"/>
    <w:rsid w:val="000A030C"/>
    <w:rsid w:val="000A0712"/>
    <w:rsid w:val="000A1C51"/>
    <w:rsid w:val="000A3FA2"/>
    <w:rsid w:val="000A6548"/>
    <w:rsid w:val="000B4158"/>
    <w:rsid w:val="000B4B0B"/>
    <w:rsid w:val="000B5309"/>
    <w:rsid w:val="000C01C6"/>
    <w:rsid w:val="000C1ABD"/>
    <w:rsid w:val="000C3805"/>
    <w:rsid w:val="000D16A0"/>
    <w:rsid w:val="000D4800"/>
    <w:rsid w:val="000D56D1"/>
    <w:rsid w:val="000D72A5"/>
    <w:rsid w:val="000E6D27"/>
    <w:rsid w:val="000E7745"/>
    <w:rsid w:val="000F14BD"/>
    <w:rsid w:val="000F177A"/>
    <w:rsid w:val="000F7153"/>
    <w:rsid w:val="000F7E54"/>
    <w:rsid w:val="0010624B"/>
    <w:rsid w:val="00113E9B"/>
    <w:rsid w:val="00117296"/>
    <w:rsid w:val="001206CC"/>
    <w:rsid w:val="00123984"/>
    <w:rsid w:val="00123F45"/>
    <w:rsid w:val="00125B18"/>
    <w:rsid w:val="00127521"/>
    <w:rsid w:val="0013105D"/>
    <w:rsid w:val="00134745"/>
    <w:rsid w:val="00137FCC"/>
    <w:rsid w:val="001443BE"/>
    <w:rsid w:val="001457BB"/>
    <w:rsid w:val="00145C9F"/>
    <w:rsid w:val="001535D6"/>
    <w:rsid w:val="001537A5"/>
    <w:rsid w:val="001542E4"/>
    <w:rsid w:val="0015478F"/>
    <w:rsid w:val="001549D4"/>
    <w:rsid w:val="0015526D"/>
    <w:rsid w:val="001577EF"/>
    <w:rsid w:val="00157BE8"/>
    <w:rsid w:val="001606A8"/>
    <w:rsid w:val="001609E9"/>
    <w:rsid w:val="00160E6D"/>
    <w:rsid w:val="00165BE1"/>
    <w:rsid w:val="001664AA"/>
    <w:rsid w:val="001735EC"/>
    <w:rsid w:val="0017563A"/>
    <w:rsid w:val="0017579D"/>
    <w:rsid w:val="00184115"/>
    <w:rsid w:val="00185AB7"/>
    <w:rsid w:val="0019239F"/>
    <w:rsid w:val="001973DD"/>
    <w:rsid w:val="001A0F89"/>
    <w:rsid w:val="001A37A7"/>
    <w:rsid w:val="001A5B63"/>
    <w:rsid w:val="001B283D"/>
    <w:rsid w:val="001B292A"/>
    <w:rsid w:val="001B66EC"/>
    <w:rsid w:val="001D0863"/>
    <w:rsid w:val="001D0D28"/>
    <w:rsid w:val="001D39A7"/>
    <w:rsid w:val="001D6F56"/>
    <w:rsid w:val="001E38C6"/>
    <w:rsid w:val="001E605C"/>
    <w:rsid w:val="001F11B9"/>
    <w:rsid w:val="001F18E3"/>
    <w:rsid w:val="001F3E69"/>
    <w:rsid w:val="002009D5"/>
    <w:rsid w:val="00207B2D"/>
    <w:rsid w:val="002108E2"/>
    <w:rsid w:val="00213765"/>
    <w:rsid w:val="00215C16"/>
    <w:rsid w:val="0021726F"/>
    <w:rsid w:val="002204AD"/>
    <w:rsid w:val="00224131"/>
    <w:rsid w:val="002272A4"/>
    <w:rsid w:val="00227818"/>
    <w:rsid w:val="00231EBD"/>
    <w:rsid w:val="002324E4"/>
    <w:rsid w:val="00233AA2"/>
    <w:rsid w:val="002350F6"/>
    <w:rsid w:val="002375BF"/>
    <w:rsid w:val="0024244D"/>
    <w:rsid w:val="002544FB"/>
    <w:rsid w:val="00255157"/>
    <w:rsid w:val="00255FC0"/>
    <w:rsid w:val="0026470C"/>
    <w:rsid w:val="002649C5"/>
    <w:rsid w:val="002654A9"/>
    <w:rsid w:val="002778FF"/>
    <w:rsid w:val="0028192C"/>
    <w:rsid w:val="00283058"/>
    <w:rsid w:val="002937CD"/>
    <w:rsid w:val="0029525E"/>
    <w:rsid w:val="00297340"/>
    <w:rsid w:val="00297DA1"/>
    <w:rsid w:val="002A0A78"/>
    <w:rsid w:val="002A429C"/>
    <w:rsid w:val="002B1A6B"/>
    <w:rsid w:val="002B2BF6"/>
    <w:rsid w:val="002B314B"/>
    <w:rsid w:val="002B3C34"/>
    <w:rsid w:val="002B4519"/>
    <w:rsid w:val="002C4998"/>
    <w:rsid w:val="002C6AB8"/>
    <w:rsid w:val="002D0740"/>
    <w:rsid w:val="002D1EC1"/>
    <w:rsid w:val="002D4665"/>
    <w:rsid w:val="002D5F7B"/>
    <w:rsid w:val="002E289D"/>
    <w:rsid w:val="002E566B"/>
    <w:rsid w:val="002E5D1C"/>
    <w:rsid w:val="002E69BC"/>
    <w:rsid w:val="002F2D47"/>
    <w:rsid w:val="002F5B13"/>
    <w:rsid w:val="00302B23"/>
    <w:rsid w:val="00303268"/>
    <w:rsid w:val="00303843"/>
    <w:rsid w:val="00303C41"/>
    <w:rsid w:val="00303F54"/>
    <w:rsid w:val="00307C51"/>
    <w:rsid w:val="00314ED2"/>
    <w:rsid w:val="003173D5"/>
    <w:rsid w:val="00322479"/>
    <w:rsid w:val="0032503E"/>
    <w:rsid w:val="00326180"/>
    <w:rsid w:val="003274E3"/>
    <w:rsid w:val="00327F2C"/>
    <w:rsid w:val="00333739"/>
    <w:rsid w:val="0033396F"/>
    <w:rsid w:val="00346AF3"/>
    <w:rsid w:val="003478E0"/>
    <w:rsid w:val="00357095"/>
    <w:rsid w:val="00366784"/>
    <w:rsid w:val="0036739D"/>
    <w:rsid w:val="00372EC6"/>
    <w:rsid w:val="00373D41"/>
    <w:rsid w:val="00373FE1"/>
    <w:rsid w:val="00375D9D"/>
    <w:rsid w:val="00390C15"/>
    <w:rsid w:val="00391601"/>
    <w:rsid w:val="00392DF9"/>
    <w:rsid w:val="0039353A"/>
    <w:rsid w:val="003964C5"/>
    <w:rsid w:val="003B3D27"/>
    <w:rsid w:val="003B575A"/>
    <w:rsid w:val="003D55B3"/>
    <w:rsid w:val="003D611C"/>
    <w:rsid w:val="003D7770"/>
    <w:rsid w:val="003D7880"/>
    <w:rsid w:val="003E066D"/>
    <w:rsid w:val="003E3BB2"/>
    <w:rsid w:val="003E5148"/>
    <w:rsid w:val="003E6666"/>
    <w:rsid w:val="003E6DF4"/>
    <w:rsid w:val="003F615E"/>
    <w:rsid w:val="003F67DF"/>
    <w:rsid w:val="00403F65"/>
    <w:rsid w:val="00412C7C"/>
    <w:rsid w:val="004169F2"/>
    <w:rsid w:val="00416B5B"/>
    <w:rsid w:val="00416D75"/>
    <w:rsid w:val="00420FD1"/>
    <w:rsid w:val="00421F53"/>
    <w:rsid w:val="00431048"/>
    <w:rsid w:val="00433F0B"/>
    <w:rsid w:val="004364E0"/>
    <w:rsid w:val="00436EFE"/>
    <w:rsid w:val="0044435F"/>
    <w:rsid w:val="0044564A"/>
    <w:rsid w:val="00445DE2"/>
    <w:rsid w:val="004566AC"/>
    <w:rsid w:val="0045677B"/>
    <w:rsid w:val="00457852"/>
    <w:rsid w:val="00461B8C"/>
    <w:rsid w:val="004666EE"/>
    <w:rsid w:val="004702F6"/>
    <w:rsid w:val="00473870"/>
    <w:rsid w:val="004778CF"/>
    <w:rsid w:val="004801BF"/>
    <w:rsid w:val="004849DC"/>
    <w:rsid w:val="0048739B"/>
    <w:rsid w:val="00490672"/>
    <w:rsid w:val="004A60B8"/>
    <w:rsid w:val="004A7B61"/>
    <w:rsid w:val="004B469C"/>
    <w:rsid w:val="004B5438"/>
    <w:rsid w:val="004B7CC2"/>
    <w:rsid w:val="004C0DCD"/>
    <w:rsid w:val="004C51E0"/>
    <w:rsid w:val="004D4D00"/>
    <w:rsid w:val="004E2D9A"/>
    <w:rsid w:val="004E319E"/>
    <w:rsid w:val="004E677F"/>
    <w:rsid w:val="004F04DC"/>
    <w:rsid w:val="004F0D6B"/>
    <w:rsid w:val="004F6E5C"/>
    <w:rsid w:val="004F7A00"/>
    <w:rsid w:val="0050426E"/>
    <w:rsid w:val="005057EA"/>
    <w:rsid w:val="00511E17"/>
    <w:rsid w:val="00512A5D"/>
    <w:rsid w:val="005235D1"/>
    <w:rsid w:val="005238BC"/>
    <w:rsid w:val="005250A8"/>
    <w:rsid w:val="00526A74"/>
    <w:rsid w:val="00532A3A"/>
    <w:rsid w:val="005347F9"/>
    <w:rsid w:val="00540AFA"/>
    <w:rsid w:val="00540C3B"/>
    <w:rsid w:val="00541603"/>
    <w:rsid w:val="00545ECC"/>
    <w:rsid w:val="00545F68"/>
    <w:rsid w:val="005514EB"/>
    <w:rsid w:val="00551510"/>
    <w:rsid w:val="0055227F"/>
    <w:rsid w:val="00563E18"/>
    <w:rsid w:val="00565F44"/>
    <w:rsid w:val="0056669F"/>
    <w:rsid w:val="005679E4"/>
    <w:rsid w:val="0057056A"/>
    <w:rsid w:val="005722A7"/>
    <w:rsid w:val="005776BE"/>
    <w:rsid w:val="00581278"/>
    <w:rsid w:val="0058361F"/>
    <w:rsid w:val="00594375"/>
    <w:rsid w:val="00595194"/>
    <w:rsid w:val="005A14F9"/>
    <w:rsid w:val="005A328B"/>
    <w:rsid w:val="005B20A1"/>
    <w:rsid w:val="005B5F4A"/>
    <w:rsid w:val="005C1DEF"/>
    <w:rsid w:val="005C2172"/>
    <w:rsid w:val="005C3BCC"/>
    <w:rsid w:val="005D3DA2"/>
    <w:rsid w:val="005E20FF"/>
    <w:rsid w:val="005E440E"/>
    <w:rsid w:val="005E5904"/>
    <w:rsid w:val="005F1A47"/>
    <w:rsid w:val="005F210B"/>
    <w:rsid w:val="005F3CE9"/>
    <w:rsid w:val="005F4E7F"/>
    <w:rsid w:val="005F555A"/>
    <w:rsid w:val="006006FC"/>
    <w:rsid w:val="006011BD"/>
    <w:rsid w:val="006034F5"/>
    <w:rsid w:val="0060434C"/>
    <w:rsid w:val="00621A0E"/>
    <w:rsid w:val="006343D2"/>
    <w:rsid w:val="006379EE"/>
    <w:rsid w:val="0065542F"/>
    <w:rsid w:val="00656031"/>
    <w:rsid w:val="006567FF"/>
    <w:rsid w:val="00656A5D"/>
    <w:rsid w:val="006574F4"/>
    <w:rsid w:val="00662246"/>
    <w:rsid w:val="00662889"/>
    <w:rsid w:val="00662F85"/>
    <w:rsid w:val="00663434"/>
    <w:rsid w:val="00664612"/>
    <w:rsid w:val="00665014"/>
    <w:rsid w:val="00665A13"/>
    <w:rsid w:val="00666D93"/>
    <w:rsid w:val="00670926"/>
    <w:rsid w:val="00672C67"/>
    <w:rsid w:val="0068524C"/>
    <w:rsid w:val="00686DD4"/>
    <w:rsid w:val="0069149E"/>
    <w:rsid w:val="00693CC1"/>
    <w:rsid w:val="006A0DE8"/>
    <w:rsid w:val="006A1504"/>
    <w:rsid w:val="006B03EF"/>
    <w:rsid w:val="006B0E65"/>
    <w:rsid w:val="006B35C1"/>
    <w:rsid w:val="006B77D8"/>
    <w:rsid w:val="006C0335"/>
    <w:rsid w:val="006C3955"/>
    <w:rsid w:val="006C7A09"/>
    <w:rsid w:val="006D1B04"/>
    <w:rsid w:val="006D1C01"/>
    <w:rsid w:val="006D2DBC"/>
    <w:rsid w:val="006D38B3"/>
    <w:rsid w:val="006D3F26"/>
    <w:rsid w:val="006D6A71"/>
    <w:rsid w:val="006E0894"/>
    <w:rsid w:val="006E2B6D"/>
    <w:rsid w:val="006E4D0E"/>
    <w:rsid w:val="006F0C2C"/>
    <w:rsid w:val="0070253C"/>
    <w:rsid w:val="00705C43"/>
    <w:rsid w:val="00706281"/>
    <w:rsid w:val="00710AFD"/>
    <w:rsid w:val="00711C63"/>
    <w:rsid w:val="007122DE"/>
    <w:rsid w:val="00714063"/>
    <w:rsid w:val="00716B7F"/>
    <w:rsid w:val="00720628"/>
    <w:rsid w:val="00726793"/>
    <w:rsid w:val="00726D94"/>
    <w:rsid w:val="00726F28"/>
    <w:rsid w:val="00727822"/>
    <w:rsid w:val="00734A0A"/>
    <w:rsid w:val="00735EBA"/>
    <w:rsid w:val="0073601E"/>
    <w:rsid w:val="0073669B"/>
    <w:rsid w:val="0074087B"/>
    <w:rsid w:val="00740E46"/>
    <w:rsid w:val="00750096"/>
    <w:rsid w:val="007507DF"/>
    <w:rsid w:val="00750A16"/>
    <w:rsid w:val="00752484"/>
    <w:rsid w:val="00752A7D"/>
    <w:rsid w:val="00754231"/>
    <w:rsid w:val="007543CA"/>
    <w:rsid w:val="00761F44"/>
    <w:rsid w:val="007623F6"/>
    <w:rsid w:val="00770242"/>
    <w:rsid w:val="00775640"/>
    <w:rsid w:val="00776BFD"/>
    <w:rsid w:val="0078299A"/>
    <w:rsid w:val="00784138"/>
    <w:rsid w:val="00784548"/>
    <w:rsid w:val="0078619C"/>
    <w:rsid w:val="007872B2"/>
    <w:rsid w:val="00790AD2"/>
    <w:rsid w:val="007910D2"/>
    <w:rsid w:val="00793A79"/>
    <w:rsid w:val="007A7690"/>
    <w:rsid w:val="007B099F"/>
    <w:rsid w:val="007B164F"/>
    <w:rsid w:val="007B4734"/>
    <w:rsid w:val="007B574D"/>
    <w:rsid w:val="007C26B0"/>
    <w:rsid w:val="007C3239"/>
    <w:rsid w:val="007C6E32"/>
    <w:rsid w:val="007D6C80"/>
    <w:rsid w:val="007E3196"/>
    <w:rsid w:val="007E5546"/>
    <w:rsid w:val="007F0030"/>
    <w:rsid w:val="007F33A7"/>
    <w:rsid w:val="007F399B"/>
    <w:rsid w:val="007F7191"/>
    <w:rsid w:val="00804AB1"/>
    <w:rsid w:val="00804F55"/>
    <w:rsid w:val="00805ACB"/>
    <w:rsid w:val="008134C1"/>
    <w:rsid w:val="00813D77"/>
    <w:rsid w:val="00817225"/>
    <w:rsid w:val="00817862"/>
    <w:rsid w:val="00832CD1"/>
    <w:rsid w:val="008453D0"/>
    <w:rsid w:val="00850D99"/>
    <w:rsid w:val="0085131A"/>
    <w:rsid w:val="00853CFB"/>
    <w:rsid w:val="00854C39"/>
    <w:rsid w:val="00856CB1"/>
    <w:rsid w:val="00857053"/>
    <w:rsid w:val="008571F3"/>
    <w:rsid w:val="00861777"/>
    <w:rsid w:val="00862213"/>
    <w:rsid w:val="00863A6C"/>
    <w:rsid w:val="0087269C"/>
    <w:rsid w:val="00872A0C"/>
    <w:rsid w:val="008731A8"/>
    <w:rsid w:val="00874F93"/>
    <w:rsid w:val="008826FA"/>
    <w:rsid w:val="00884A3C"/>
    <w:rsid w:val="00884A8C"/>
    <w:rsid w:val="008939CD"/>
    <w:rsid w:val="00895EC8"/>
    <w:rsid w:val="008A2383"/>
    <w:rsid w:val="008A3A39"/>
    <w:rsid w:val="008A49B8"/>
    <w:rsid w:val="008A503F"/>
    <w:rsid w:val="008A5A95"/>
    <w:rsid w:val="008A6302"/>
    <w:rsid w:val="008A6CD8"/>
    <w:rsid w:val="008B08A8"/>
    <w:rsid w:val="008B14AC"/>
    <w:rsid w:val="008C448F"/>
    <w:rsid w:val="008C7725"/>
    <w:rsid w:val="008D1B84"/>
    <w:rsid w:val="008D2C8D"/>
    <w:rsid w:val="008D329D"/>
    <w:rsid w:val="008D3D1C"/>
    <w:rsid w:val="008E0AED"/>
    <w:rsid w:val="008E3768"/>
    <w:rsid w:val="009038EB"/>
    <w:rsid w:val="00904169"/>
    <w:rsid w:val="00905924"/>
    <w:rsid w:val="0090713C"/>
    <w:rsid w:val="0091019E"/>
    <w:rsid w:val="00914472"/>
    <w:rsid w:val="009206DB"/>
    <w:rsid w:val="00923354"/>
    <w:rsid w:val="00923A60"/>
    <w:rsid w:val="00924A70"/>
    <w:rsid w:val="00933021"/>
    <w:rsid w:val="0093423A"/>
    <w:rsid w:val="00937C9D"/>
    <w:rsid w:val="009500FA"/>
    <w:rsid w:val="00961D39"/>
    <w:rsid w:val="0096214E"/>
    <w:rsid w:val="00967771"/>
    <w:rsid w:val="00976C26"/>
    <w:rsid w:val="009772E0"/>
    <w:rsid w:val="00984C15"/>
    <w:rsid w:val="00987E2D"/>
    <w:rsid w:val="00995725"/>
    <w:rsid w:val="00995F54"/>
    <w:rsid w:val="009A1189"/>
    <w:rsid w:val="009A4407"/>
    <w:rsid w:val="009B6AA7"/>
    <w:rsid w:val="009C1136"/>
    <w:rsid w:val="009C17FB"/>
    <w:rsid w:val="009D1DB0"/>
    <w:rsid w:val="009D21FA"/>
    <w:rsid w:val="009D4DB9"/>
    <w:rsid w:val="009D6F1A"/>
    <w:rsid w:val="009D755E"/>
    <w:rsid w:val="009D7B2E"/>
    <w:rsid w:val="009E071E"/>
    <w:rsid w:val="009F07FF"/>
    <w:rsid w:val="009F3FCB"/>
    <w:rsid w:val="009F6C59"/>
    <w:rsid w:val="009F7919"/>
    <w:rsid w:val="00A00487"/>
    <w:rsid w:val="00A01214"/>
    <w:rsid w:val="00A05458"/>
    <w:rsid w:val="00A13116"/>
    <w:rsid w:val="00A167B6"/>
    <w:rsid w:val="00A25025"/>
    <w:rsid w:val="00A25030"/>
    <w:rsid w:val="00A27114"/>
    <w:rsid w:val="00A27E7D"/>
    <w:rsid w:val="00A36669"/>
    <w:rsid w:val="00A42E78"/>
    <w:rsid w:val="00A447E1"/>
    <w:rsid w:val="00A46751"/>
    <w:rsid w:val="00A46AE3"/>
    <w:rsid w:val="00A4796B"/>
    <w:rsid w:val="00A635F9"/>
    <w:rsid w:val="00A63D6A"/>
    <w:rsid w:val="00A64813"/>
    <w:rsid w:val="00A737AD"/>
    <w:rsid w:val="00A75F18"/>
    <w:rsid w:val="00A771F6"/>
    <w:rsid w:val="00A80A36"/>
    <w:rsid w:val="00A81695"/>
    <w:rsid w:val="00A81A8D"/>
    <w:rsid w:val="00A84C5F"/>
    <w:rsid w:val="00A84CA6"/>
    <w:rsid w:val="00A876D2"/>
    <w:rsid w:val="00A925AC"/>
    <w:rsid w:val="00A96A78"/>
    <w:rsid w:val="00A96F98"/>
    <w:rsid w:val="00A9718A"/>
    <w:rsid w:val="00AA01BF"/>
    <w:rsid w:val="00AA0751"/>
    <w:rsid w:val="00AA282D"/>
    <w:rsid w:val="00AA78C6"/>
    <w:rsid w:val="00AB1D18"/>
    <w:rsid w:val="00AB426B"/>
    <w:rsid w:val="00AC2719"/>
    <w:rsid w:val="00AC504D"/>
    <w:rsid w:val="00AC5FB7"/>
    <w:rsid w:val="00AD1270"/>
    <w:rsid w:val="00AD72E7"/>
    <w:rsid w:val="00AE03E0"/>
    <w:rsid w:val="00AE0DDA"/>
    <w:rsid w:val="00AE478F"/>
    <w:rsid w:val="00AE4F27"/>
    <w:rsid w:val="00AE7BF8"/>
    <w:rsid w:val="00AF0A2F"/>
    <w:rsid w:val="00AF6D99"/>
    <w:rsid w:val="00B000A8"/>
    <w:rsid w:val="00B00902"/>
    <w:rsid w:val="00B05568"/>
    <w:rsid w:val="00B05D49"/>
    <w:rsid w:val="00B13147"/>
    <w:rsid w:val="00B17856"/>
    <w:rsid w:val="00B20E89"/>
    <w:rsid w:val="00B21A98"/>
    <w:rsid w:val="00B273AC"/>
    <w:rsid w:val="00B3418C"/>
    <w:rsid w:val="00B346DC"/>
    <w:rsid w:val="00B347C2"/>
    <w:rsid w:val="00B349B0"/>
    <w:rsid w:val="00B367BC"/>
    <w:rsid w:val="00B4144F"/>
    <w:rsid w:val="00B432E3"/>
    <w:rsid w:val="00B46F02"/>
    <w:rsid w:val="00B50E5C"/>
    <w:rsid w:val="00B512B2"/>
    <w:rsid w:val="00B524BB"/>
    <w:rsid w:val="00B52EEC"/>
    <w:rsid w:val="00B571C1"/>
    <w:rsid w:val="00B62E80"/>
    <w:rsid w:val="00B6354F"/>
    <w:rsid w:val="00B66008"/>
    <w:rsid w:val="00B77BE1"/>
    <w:rsid w:val="00B8024D"/>
    <w:rsid w:val="00B8364D"/>
    <w:rsid w:val="00B845A7"/>
    <w:rsid w:val="00B85F2C"/>
    <w:rsid w:val="00BA0E66"/>
    <w:rsid w:val="00BB0769"/>
    <w:rsid w:val="00BB0F58"/>
    <w:rsid w:val="00BB2E9C"/>
    <w:rsid w:val="00BB34F8"/>
    <w:rsid w:val="00BB3B63"/>
    <w:rsid w:val="00BB6507"/>
    <w:rsid w:val="00BB6A96"/>
    <w:rsid w:val="00BB7FCA"/>
    <w:rsid w:val="00BC00D7"/>
    <w:rsid w:val="00BC062D"/>
    <w:rsid w:val="00BC683B"/>
    <w:rsid w:val="00BD126C"/>
    <w:rsid w:val="00BD1C58"/>
    <w:rsid w:val="00BD71B3"/>
    <w:rsid w:val="00BE07E1"/>
    <w:rsid w:val="00BE1C12"/>
    <w:rsid w:val="00BE25E8"/>
    <w:rsid w:val="00BE6CEB"/>
    <w:rsid w:val="00BF06DD"/>
    <w:rsid w:val="00BF07DA"/>
    <w:rsid w:val="00BF259D"/>
    <w:rsid w:val="00BF3095"/>
    <w:rsid w:val="00BF3B12"/>
    <w:rsid w:val="00BF4199"/>
    <w:rsid w:val="00BF530F"/>
    <w:rsid w:val="00C013D9"/>
    <w:rsid w:val="00C03674"/>
    <w:rsid w:val="00C136D4"/>
    <w:rsid w:val="00C14894"/>
    <w:rsid w:val="00C1594B"/>
    <w:rsid w:val="00C1759F"/>
    <w:rsid w:val="00C23FF7"/>
    <w:rsid w:val="00C252D8"/>
    <w:rsid w:val="00C26252"/>
    <w:rsid w:val="00C313B2"/>
    <w:rsid w:val="00C35CBD"/>
    <w:rsid w:val="00C40A82"/>
    <w:rsid w:val="00C422F4"/>
    <w:rsid w:val="00C4609E"/>
    <w:rsid w:val="00C50617"/>
    <w:rsid w:val="00C511BE"/>
    <w:rsid w:val="00C52A36"/>
    <w:rsid w:val="00C55ECB"/>
    <w:rsid w:val="00C60A4C"/>
    <w:rsid w:val="00C62777"/>
    <w:rsid w:val="00C641E2"/>
    <w:rsid w:val="00C70400"/>
    <w:rsid w:val="00C72CCB"/>
    <w:rsid w:val="00C73DF8"/>
    <w:rsid w:val="00C74ADA"/>
    <w:rsid w:val="00C75AD7"/>
    <w:rsid w:val="00C75EFB"/>
    <w:rsid w:val="00C77D87"/>
    <w:rsid w:val="00C82535"/>
    <w:rsid w:val="00C82805"/>
    <w:rsid w:val="00C83D34"/>
    <w:rsid w:val="00C844F4"/>
    <w:rsid w:val="00C85B1D"/>
    <w:rsid w:val="00C95C81"/>
    <w:rsid w:val="00C9612A"/>
    <w:rsid w:val="00CA382B"/>
    <w:rsid w:val="00CA743E"/>
    <w:rsid w:val="00CC7EEC"/>
    <w:rsid w:val="00CD529B"/>
    <w:rsid w:val="00CD67E6"/>
    <w:rsid w:val="00CD6F70"/>
    <w:rsid w:val="00CE205B"/>
    <w:rsid w:val="00CE41E2"/>
    <w:rsid w:val="00CF1E6D"/>
    <w:rsid w:val="00CF253E"/>
    <w:rsid w:val="00CF5BBD"/>
    <w:rsid w:val="00CF6632"/>
    <w:rsid w:val="00D04EFA"/>
    <w:rsid w:val="00D0714F"/>
    <w:rsid w:val="00D14543"/>
    <w:rsid w:val="00D150F2"/>
    <w:rsid w:val="00D161B7"/>
    <w:rsid w:val="00D215BF"/>
    <w:rsid w:val="00D24203"/>
    <w:rsid w:val="00D24289"/>
    <w:rsid w:val="00D26AE0"/>
    <w:rsid w:val="00D3130F"/>
    <w:rsid w:val="00D35C1F"/>
    <w:rsid w:val="00D447B7"/>
    <w:rsid w:val="00D46DC3"/>
    <w:rsid w:val="00D520CC"/>
    <w:rsid w:val="00D610B0"/>
    <w:rsid w:val="00D61705"/>
    <w:rsid w:val="00D6273D"/>
    <w:rsid w:val="00D73BBE"/>
    <w:rsid w:val="00D774CF"/>
    <w:rsid w:val="00D81479"/>
    <w:rsid w:val="00D817B5"/>
    <w:rsid w:val="00D81A6A"/>
    <w:rsid w:val="00D82105"/>
    <w:rsid w:val="00D867FA"/>
    <w:rsid w:val="00D86FBC"/>
    <w:rsid w:val="00D93EA3"/>
    <w:rsid w:val="00D97421"/>
    <w:rsid w:val="00DA20A0"/>
    <w:rsid w:val="00DA334C"/>
    <w:rsid w:val="00DA38BA"/>
    <w:rsid w:val="00DA6A26"/>
    <w:rsid w:val="00DA6ACA"/>
    <w:rsid w:val="00DA74B9"/>
    <w:rsid w:val="00DB76BF"/>
    <w:rsid w:val="00DC7662"/>
    <w:rsid w:val="00DD1572"/>
    <w:rsid w:val="00DD7FDA"/>
    <w:rsid w:val="00DE0F98"/>
    <w:rsid w:val="00DE2340"/>
    <w:rsid w:val="00DE2813"/>
    <w:rsid w:val="00DE5BF2"/>
    <w:rsid w:val="00DE7A07"/>
    <w:rsid w:val="00DE7FAE"/>
    <w:rsid w:val="00DF08E4"/>
    <w:rsid w:val="00DF1A49"/>
    <w:rsid w:val="00DF1FA8"/>
    <w:rsid w:val="00DF52BE"/>
    <w:rsid w:val="00DF6E44"/>
    <w:rsid w:val="00E102CA"/>
    <w:rsid w:val="00E10499"/>
    <w:rsid w:val="00E121B2"/>
    <w:rsid w:val="00E124BA"/>
    <w:rsid w:val="00E21E23"/>
    <w:rsid w:val="00E21FC9"/>
    <w:rsid w:val="00E22742"/>
    <w:rsid w:val="00E26575"/>
    <w:rsid w:val="00E266DA"/>
    <w:rsid w:val="00E27D23"/>
    <w:rsid w:val="00E30025"/>
    <w:rsid w:val="00E42A32"/>
    <w:rsid w:val="00E44AE5"/>
    <w:rsid w:val="00E531EA"/>
    <w:rsid w:val="00E54A7F"/>
    <w:rsid w:val="00E556C9"/>
    <w:rsid w:val="00E601AF"/>
    <w:rsid w:val="00E6078E"/>
    <w:rsid w:val="00E65F51"/>
    <w:rsid w:val="00E71FDD"/>
    <w:rsid w:val="00E73E90"/>
    <w:rsid w:val="00E7457A"/>
    <w:rsid w:val="00E74D97"/>
    <w:rsid w:val="00E8020C"/>
    <w:rsid w:val="00E80D72"/>
    <w:rsid w:val="00E81CF1"/>
    <w:rsid w:val="00E83ED9"/>
    <w:rsid w:val="00E914E1"/>
    <w:rsid w:val="00E933E4"/>
    <w:rsid w:val="00E94AA8"/>
    <w:rsid w:val="00EA2926"/>
    <w:rsid w:val="00EA3780"/>
    <w:rsid w:val="00EA43A5"/>
    <w:rsid w:val="00EA6447"/>
    <w:rsid w:val="00EB1ABE"/>
    <w:rsid w:val="00EB3C18"/>
    <w:rsid w:val="00EB3E9F"/>
    <w:rsid w:val="00EB70A2"/>
    <w:rsid w:val="00EC326E"/>
    <w:rsid w:val="00ED0273"/>
    <w:rsid w:val="00ED1037"/>
    <w:rsid w:val="00ED3A4A"/>
    <w:rsid w:val="00ED455A"/>
    <w:rsid w:val="00EE20CD"/>
    <w:rsid w:val="00EE4F3E"/>
    <w:rsid w:val="00EE59D7"/>
    <w:rsid w:val="00EF4854"/>
    <w:rsid w:val="00EF6A5E"/>
    <w:rsid w:val="00F00196"/>
    <w:rsid w:val="00F10B83"/>
    <w:rsid w:val="00F14C07"/>
    <w:rsid w:val="00F151FB"/>
    <w:rsid w:val="00F1595C"/>
    <w:rsid w:val="00F1611F"/>
    <w:rsid w:val="00F209B4"/>
    <w:rsid w:val="00F229E0"/>
    <w:rsid w:val="00F246D1"/>
    <w:rsid w:val="00F27BDB"/>
    <w:rsid w:val="00F3639D"/>
    <w:rsid w:val="00F42871"/>
    <w:rsid w:val="00F42C4A"/>
    <w:rsid w:val="00F46597"/>
    <w:rsid w:val="00F67C6C"/>
    <w:rsid w:val="00F70BC6"/>
    <w:rsid w:val="00F70DF3"/>
    <w:rsid w:val="00F73A8D"/>
    <w:rsid w:val="00F77ACE"/>
    <w:rsid w:val="00F91793"/>
    <w:rsid w:val="00F91F8B"/>
    <w:rsid w:val="00F9547D"/>
    <w:rsid w:val="00F961B2"/>
    <w:rsid w:val="00F965B9"/>
    <w:rsid w:val="00FA2744"/>
    <w:rsid w:val="00FA6CA0"/>
    <w:rsid w:val="00FA7584"/>
    <w:rsid w:val="00FB0FDE"/>
    <w:rsid w:val="00FB3191"/>
    <w:rsid w:val="00FB6814"/>
    <w:rsid w:val="00FB72D5"/>
    <w:rsid w:val="00FB7A6C"/>
    <w:rsid w:val="00FC229E"/>
    <w:rsid w:val="00FC307F"/>
    <w:rsid w:val="00FC308D"/>
    <w:rsid w:val="00FC3F02"/>
    <w:rsid w:val="00FC5D1C"/>
    <w:rsid w:val="00FE4F8F"/>
    <w:rsid w:val="00FF03A3"/>
    <w:rsid w:val="00FF6035"/>
  </w:rsids>
  <m:mathPr>
    <m:mathFont m:val="Cambria Math"/>
  </m:mathPr>
  <w:themeFontLang w:val="en-ID"/>
  <w:clrSchemeMapping w:bg1="light1" w:t1="dark1" w:bg2="light2" w:t2="dark2" w:accent1="accent1" w:accent2="accent2" w:accent3="accent3" w:accent4="accent4" w:accent5="accent5" w:accent6="accent6" w:hyperlink="hyperlink" w:followedHyperlink="followedHyperlink"/>
  <w14:docId w14:val="254829F5"/>
  <w15:docId w15:val="{BA7520F3-0284-4227-9580-A393C6018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7A09"/>
    <w:rPr>
      <w:rFonts w:ascii="Calibri" w:eastAsia="Calibri" w:hAnsi="Calibri" w:cs="SimSun"/>
      <w:lang w:val="id-ID"/>
    </w:rPr>
  </w:style>
  <w:style w:type="paragraph" w:styleId="Heading1">
    <w:name w:val="heading 1"/>
    <w:basedOn w:val="Normal"/>
    <w:next w:val="Normal"/>
    <w:link w:val="Heading1Char"/>
    <w:uiPriority w:val="9"/>
    <w:qFormat/>
    <w:rsid w:val="00DD7FDA"/>
    <w:pPr>
      <w:spacing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905924"/>
    <w:pPr>
      <w:numPr>
        <w:numId w:val="1"/>
      </w:numPr>
      <w:spacing w:line="480" w:lineRule="auto"/>
      <w:jc w:val="both"/>
      <w:outlineLvl w:val="1"/>
    </w:pPr>
    <w:rPr>
      <w:rFonts w:ascii="Times New Roman" w:hAnsi="Times New Roman" w:cs="Times New Roman"/>
      <w:sz w:val="24"/>
      <w:szCs w:val="24"/>
    </w:rPr>
  </w:style>
  <w:style w:type="paragraph" w:styleId="Heading3">
    <w:name w:val="heading 3"/>
    <w:basedOn w:val="ListParagraph"/>
    <w:next w:val="Normal"/>
    <w:link w:val="Heading3Char"/>
    <w:uiPriority w:val="9"/>
    <w:unhideWhenUsed/>
    <w:qFormat/>
    <w:rsid w:val="00905924"/>
    <w:pPr>
      <w:tabs>
        <w:tab w:val="left" w:pos="1170"/>
      </w:tabs>
      <w:spacing w:after="200" w:line="480" w:lineRule="auto"/>
      <w:ind w:left="0"/>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C7A09"/>
    <w:pPr>
      <w:ind w:left="720"/>
      <w:contextualSpacing/>
    </w:pPr>
  </w:style>
  <w:style w:type="paragraph" w:styleId="Header">
    <w:name w:val="header"/>
    <w:basedOn w:val="Normal"/>
    <w:link w:val="HeaderChar"/>
    <w:uiPriority w:val="99"/>
    <w:unhideWhenUsed/>
    <w:rsid w:val="006C7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A09"/>
    <w:rPr>
      <w:rFonts w:ascii="Calibri" w:eastAsia="Calibri" w:hAnsi="Calibri" w:cs="SimSun"/>
      <w:lang w:val="id-ID"/>
    </w:rPr>
  </w:style>
  <w:style w:type="paragraph" w:styleId="Footer">
    <w:name w:val="footer"/>
    <w:basedOn w:val="Normal"/>
    <w:link w:val="FooterChar"/>
    <w:uiPriority w:val="99"/>
    <w:unhideWhenUsed/>
    <w:rsid w:val="006C7A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A09"/>
    <w:rPr>
      <w:rFonts w:ascii="Calibri" w:eastAsia="Calibri" w:hAnsi="Calibri" w:cs="SimSun"/>
      <w:lang w:val="id-ID"/>
    </w:rPr>
  </w:style>
  <w:style w:type="table" w:styleId="TableGrid">
    <w:name w:val="Table Grid"/>
    <w:basedOn w:val="TableNormal"/>
    <w:uiPriority w:val="39"/>
    <w:rsid w:val="005E5904"/>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CA382B"/>
    <w:pPr>
      <w:spacing w:after="0" w:line="240" w:lineRule="auto"/>
    </w:pPr>
    <w:rPr>
      <w:rFonts w:ascii="Calibri" w:eastAsia="Calibri" w:hAnsi="Calibri" w:cs="SimSun"/>
      <w:lang w:val="id-ID"/>
    </w:rPr>
    <w:tblPr>
      <w:tblStyleRowBandSize w:val="1"/>
      <w:tblStyleColBandSize w:val="1"/>
    </w:tblPr>
    <w:tblStylePr w:type="firstRow">
      <w:rPr>
        <w:rFonts w:ascii="Cambria" w:eastAsia="SimSun" w:hAnsi="Cambria" w:cs="SimSun"/>
        <w:i/>
        <w:iCs/>
        <w:sz w:val="26"/>
      </w:rPr>
      <w:tblPr/>
      <w:tcPr>
        <w:tcBorders>
          <w:bottom w:val="single" w:sz="4" w:space="0" w:color="7F7F7F"/>
        </w:tcBorders>
        <w:shd w:val="clear" w:color="auto" w:fill="FFFFFF"/>
      </w:tcPr>
    </w:tblStylePr>
    <w:tblStylePr w:type="lastRow">
      <w:rPr>
        <w:rFonts w:ascii="Cambria" w:eastAsia="SimSun" w:hAnsi="Cambria" w:cs="SimSun"/>
        <w:i/>
        <w:iCs/>
        <w:sz w:val="26"/>
      </w:rPr>
      <w:tblPr/>
      <w:tcPr>
        <w:tcBorders>
          <w:top w:val="single" w:sz="4" w:space="0" w:color="7F7F7F"/>
        </w:tcBorders>
        <w:shd w:val="clear" w:color="auto" w:fill="FFFFFF"/>
      </w:tcPr>
    </w:tblStylePr>
    <w:tblStylePr w:type="firstCol">
      <w:pPr>
        <w:jc w:val="right"/>
      </w:pPr>
      <w:rPr>
        <w:rFonts w:ascii="Cambria" w:eastAsia="SimSun" w:hAnsi="Cambria" w:cs="SimSun"/>
        <w:i/>
        <w:iCs/>
        <w:sz w:val="26"/>
      </w:rPr>
      <w:tblPr/>
      <w:tcPr>
        <w:tcBorders>
          <w:right w:val="single" w:sz="4" w:space="0" w:color="7F7F7F"/>
        </w:tcBorders>
        <w:shd w:val="clear" w:color="auto" w:fill="FFFFFF"/>
      </w:tcPr>
    </w:tblStylePr>
    <w:tblStylePr w:type="lastCol">
      <w:rPr>
        <w:rFonts w:ascii="Cambria" w:eastAsia="SimSun" w:hAnsi="Cambria" w:cs="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CA382B"/>
    <w:pPr>
      <w:spacing w:after="0" w:line="240" w:lineRule="auto"/>
    </w:pPr>
    <w:rPr>
      <w:rFonts w:ascii="Calibri" w:eastAsia="Calibri" w:hAnsi="Calibri" w:cs="SimSun"/>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uiPriority w:val="99"/>
    <w:semiHidden/>
    <w:unhideWhenUsed/>
    <w:rsid w:val="00CA3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382B"/>
    <w:rPr>
      <w:rFonts w:ascii="Tahoma" w:eastAsia="Calibri" w:hAnsi="Tahoma" w:cs="Tahoma"/>
      <w:sz w:val="16"/>
      <w:szCs w:val="16"/>
      <w:lang w:val="id-ID"/>
    </w:rPr>
  </w:style>
  <w:style w:type="character" w:styleId="PlaceholderText">
    <w:name w:val="Placeholder Text"/>
    <w:basedOn w:val="DefaultParagraphFont"/>
    <w:uiPriority w:val="99"/>
    <w:semiHidden/>
    <w:rsid w:val="00CA382B"/>
    <w:rPr>
      <w:color w:val="808080"/>
    </w:rPr>
  </w:style>
  <w:style w:type="character" w:customStyle="1" w:styleId="Heading1Char">
    <w:name w:val="Heading 1 Char"/>
    <w:basedOn w:val="DefaultParagraphFont"/>
    <w:link w:val="Heading1"/>
    <w:uiPriority w:val="9"/>
    <w:rsid w:val="00DD7FDA"/>
    <w:rPr>
      <w:rFonts w:ascii="Times New Roman" w:eastAsia="Calibri" w:hAnsi="Times New Roman" w:cs="Times New Roman"/>
      <w:b/>
      <w:sz w:val="24"/>
      <w:szCs w:val="24"/>
      <w:lang w:val="id-ID"/>
    </w:rPr>
  </w:style>
  <w:style w:type="character" w:customStyle="1" w:styleId="Heading2Char">
    <w:name w:val="Heading 2 Char"/>
    <w:basedOn w:val="DefaultParagraphFont"/>
    <w:link w:val="Heading2"/>
    <w:uiPriority w:val="9"/>
    <w:rsid w:val="00905924"/>
    <w:rPr>
      <w:rFonts w:ascii="Times New Roman" w:eastAsia="Calibri" w:hAnsi="Times New Roman" w:cs="Times New Roman"/>
      <w:sz w:val="24"/>
      <w:szCs w:val="24"/>
      <w:lang w:val="id-ID"/>
    </w:rPr>
  </w:style>
  <w:style w:type="character" w:customStyle="1" w:styleId="Heading3Char">
    <w:name w:val="Heading 3 Char"/>
    <w:basedOn w:val="DefaultParagraphFont"/>
    <w:link w:val="Heading3"/>
    <w:uiPriority w:val="9"/>
    <w:rsid w:val="00905924"/>
    <w:rPr>
      <w:rFonts w:ascii="Times New Roman" w:eastAsia="Calibri" w:hAnsi="Times New Roman" w:cs="Times New Roman"/>
      <w:sz w:val="24"/>
      <w:szCs w:val="24"/>
      <w:lang w:val="id-ID"/>
    </w:rPr>
  </w:style>
  <w:style w:type="paragraph" w:customStyle="1" w:styleId="BABII">
    <w:name w:val="BAB II"/>
    <w:basedOn w:val="Heading2"/>
    <w:next w:val="Heading2"/>
    <w:link w:val="BABIIChar"/>
    <w:qFormat/>
    <w:rsid w:val="00B273AC"/>
    <w:pPr>
      <w:numPr>
        <w:numId w:val="3"/>
      </w:numPr>
    </w:pPr>
    <w:rPr>
      <w:b/>
    </w:rPr>
  </w:style>
  <w:style w:type="paragraph" w:customStyle="1" w:styleId="BABIII">
    <w:name w:val="BAB III"/>
    <w:basedOn w:val="Heading2"/>
    <w:link w:val="BABIIIChar"/>
    <w:qFormat/>
    <w:rsid w:val="00255FC0"/>
    <w:pPr>
      <w:numPr>
        <w:numId w:val="16"/>
      </w:numPr>
    </w:pPr>
    <w:rPr>
      <w:b/>
    </w:rPr>
  </w:style>
  <w:style w:type="character" w:customStyle="1" w:styleId="BABIIChar">
    <w:name w:val="BAB II Char"/>
    <w:basedOn w:val="Heading2Char"/>
    <w:link w:val="BABII"/>
    <w:rsid w:val="00B273AC"/>
    <w:rPr>
      <w:rFonts w:ascii="Times New Roman" w:eastAsia="Calibri" w:hAnsi="Times New Roman" w:cs="Times New Roman"/>
      <w:b/>
      <w:sz w:val="24"/>
      <w:szCs w:val="24"/>
      <w:lang w:val="id-ID"/>
    </w:rPr>
  </w:style>
  <w:style w:type="paragraph" w:customStyle="1" w:styleId="BABIV">
    <w:name w:val="BAB IV"/>
    <w:basedOn w:val="Heading2"/>
    <w:link w:val="BABIVChar"/>
    <w:qFormat/>
    <w:rsid w:val="00255FC0"/>
    <w:pPr>
      <w:widowControl w:val="0"/>
      <w:numPr>
        <w:numId w:val="27"/>
      </w:numPr>
      <w:autoSpaceDE w:val="0"/>
      <w:autoSpaceDN w:val="0"/>
      <w:adjustRightInd w:val="0"/>
    </w:pPr>
    <w:rPr>
      <w:b/>
      <w:noProof/>
      <w:lang w:val="en-US"/>
    </w:rPr>
  </w:style>
  <w:style w:type="character" w:customStyle="1" w:styleId="ListParagraphChar">
    <w:name w:val="List Paragraph Char"/>
    <w:basedOn w:val="DefaultParagraphFont"/>
    <w:link w:val="ListParagraph"/>
    <w:uiPriority w:val="34"/>
    <w:rsid w:val="00255FC0"/>
    <w:rPr>
      <w:rFonts w:ascii="Calibri" w:eastAsia="Calibri" w:hAnsi="Calibri" w:cs="SimSun"/>
      <w:lang w:val="id-ID"/>
    </w:rPr>
  </w:style>
  <w:style w:type="character" w:customStyle="1" w:styleId="BABIIIChar">
    <w:name w:val="BAB III Char"/>
    <w:basedOn w:val="ListParagraphChar"/>
    <w:link w:val="BABIII"/>
    <w:rsid w:val="00255FC0"/>
    <w:rPr>
      <w:rFonts w:ascii="Times New Roman" w:eastAsia="Calibri" w:hAnsi="Times New Roman" w:cs="Times New Roman"/>
      <w:b/>
      <w:sz w:val="24"/>
      <w:szCs w:val="24"/>
      <w:lang w:val="id-ID"/>
    </w:rPr>
  </w:style>
  <w:style w:type="paragraph" w:customStyle="1" w:styleId="BABV">
    <w:name w:val="BAB V"/>
    <w:basedOn w:val="Heading2"/>
    <w:link w:val="BABVChar"/>
    <w:qFormat/>
    <w:rsid w:val="003D611C"/>
    <w:pPr>
      <w:numPr>
        <w:numId w:val="38"/>
      </w:numPr>
    </w:pPr>
    <w:rPr>
      <w:b/>
      <w:lang w:val="en-US"/>
    </w:rPr>
  </w:style>
  <w:style w:type="character" w:customStyle="1" w:styleId="BABIVChar">
    <w:name w:val="BAB IV Char"/>
    <w:basedOn w:val="Heading2Char"/>
    <w:link w:val="BABIV"/>
    <w:rsid w:val="00255FC0"/>
    <w:rPr>
      <w:rFonts w:ascii="Times New Roman" w:eastAsia="Calibri" w:hAnsi="Times New Roman" w:cs="Times New Roman"/>
      <w:b/>
      <w:noProof/>
      <w:sz w:val="24"/>
      <w:szCs w:val="24"/>
      <w:lang w:val="en-US"/>
    </w:rPr>
  </w:style>
  <w:style w:type="paragraph" w:styleId="TOCHeading">
    <w:name w:val="TOC Heading"/>
    <w:basedOn w:val="Heading1"/>
    <w:next w:val="Normal"/>
    <w:uiPriority w:val="39"/>
    <w:unhideWhenUsed/>
    <w:qFormat/>
    <w:rsid w:val="00511E17"/>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BABVChar">
    <w:name w:val="BAB V Char"/>
    <w:basedOn w:val="Heading2Char"/>
    <w:link w:val="BABV"/>
    <w:rsid w:val="003D611C"/>
    <w:rPr>
      <w:rFonts w:ascii="Times New Roman" w:eastAsia="Calibri" w:hAnsi="Times New Roman" w:cs="Times New Roman"/>
      <w:b/>
      <w:sz w:val="24"/>
      <w:szCs w:val="24"/>
      <w:lang w:val="en-US"/>
    </w:rPr>
  </w:style>
  <w:style w:type="paragraph" w:styleId="TOC1">
    <w:name w:val="toc 1"/>
    <w:basedOn w:val="Normal"/>
    <w:next w:val="Normal"/>
    <w:autoRedefine/>
    <w:uiPriority w:val="39"/>
    <w:unhideWhenUsed/>
    <w:rsid w:val="00412C7C"/>
    <w:pPr>
      <w:tabs>
        <w:tab w:val="right" w:leader="dot" w:pos="7927"/>
      </w:tabs>
      <w:spacing w:after="0" w:line="276" w:lineRule="auto"/>
    </w:pPr>
    <w:rPr>
      <w:rFonts w:ascii="Times New Roman" w:hAnsi="Times New Roman" w:cs="Times New Roman"/>
      <w:sz w:val="24"/>
      <w:szCs w:val="24"/>
      <w:lang w:val="en-US"/>
    </w:rPr>
  </w:style>
  <w:style w:type="paragraph" w:styleId="TOC2">
    <w:name w:val="toc 2"/>
    <w:basedOn w:val="Normal"/>
    <w:next w:val="Normal"/>
    <w:autoRedefine/>
    <w:uiPriority w:val="39"/>
    <w:unhideWhenUsed/>
    <w:rsid w:val="00511E17"/>
    <w:pPr>
      <w:spacing w:after="100"/>
      <w:ind w:left="220"/>
    </w:pPr>
  </w:style>
  <w:style w:type="paragraph" w:styleId="TOC3">
    <w:name w:val="toc 3"/>
    <w:basedOn w:val="Normal"/>
    <w:next w:val="Normal"/>
    <w:autoRedefine/>
    <w:uiPriority w:val="39"/>
    <w:unhideWhenUsed/>
    <w:rsid w:val="00511E17"/>
    <w:pPr>
      <w:spacing w:after="100"/>
      <w:ind w:left="440"/>
    </w:pPr>
  </w:style>
  <w:style w:type="character" w:styleId="Hyperlink">
    <w:name w:val="Hyperlink"/>
    <w:basedOn w:val="DefaultParagraphFont"/>
    <w:uiPriority w:val="99"/>
    <w:unhideWhenUsed/>
    <w:rsid w:val="00511E17"/>
    <w:rPr>
      <w:color w:val="0563C1" w:themeColor="hyperlink"/>
      <w:u w:val="single"/>
    </w:rPr>
  </w:style>
  <w:style w:type="paragraph" w:styleId="Caption">
    <w:name w:val="caption"/>
    <w:basedOn w:val="Normal"/>
    <w:next w:val="Normal"/>
    <w:link w:val="CaptionChar"/>
    <w:uiPriority w:val="35"/>
    <w:unhideWhenUsed/>
    <w:qFormat/>
    <w:rsid w:val="00EC326E"/>
    <w:pPr>
      <w:spacing w:after="200" w:line="240" w:lineRule="auto"/>
    </w:pPr>
    <w:rPr>
      <w:i/>
      <w:iCs/>
      <w:color w:val="44546A" w:themeColor="text2"/>
      <w:sz w:val="18"/>
      <w:szCs w:val="18"/>
    </w:rPr>
  </w:style>
  <w:style w:type="paragraph" w:customStyle="1" w:styleId="Styletabel">
    <w:name w:val="Style tabel"/>
    <w:basedOn w:val="Caption"/>
    <w:link w:val="StyletabelChar"/>
    <w:qFormat/>
    <w:rsid w:val="00DB76BF"/>
    <w:pPr>
      <w:keepNext/>
      <w:spacing w:after="80"/>
      <w:ind w:left="1985"/>
    </w:pPr>
    <w:rPr>
      <w:rFonts w:ascii="Times New Roman" w:hAnsi="Times New Roman"/>
      <w:b/>
      <w:i w:val="0"/>
      <w:color w:val="auto"/>
      <w:sz w:val="24"/>
    </w:rPr>
  </w:style>
  <w:style w:type="paragraph" w:styleId="TableofFigures">
    <w:name w:val="table of figures"/>
    <w:basedOn w:val="Normal"/>
    <w:next w:val="Normal"/>
    <w:uiPriority w:val="99"/>
    <w:unhideWhenUsed/>
    <w:rsid w:val="004B7CC2"/>
    <w:pPr>
      <w:spacing w:after="0"/>
    </w:pPr>
  </w:style>
  <w:style w:type="character" w:customStyle="1" w:styleId="CaptionChar">
    <w:name w:val="Caption Char"/>
    <w:basedOn w:val="DefaultParagraphFont"/>
    <w:link w:val="Caption"/>
    <w:uiPriority w:val="35"/>
    <w:rsid w:val="00DB76BF"/>
    <w:rPr>
      <w:rFonts w:ascii="Calibri" w:eastAsia="Calibri" w:hAnsi="Calibri" w:cs="SimSun"/>
      <w:i/>
      <w:iCs/>
      <w:color w:val="44546A" w:themeColor="text2"/>
      <w:sz w:val="18"/>
      <w:szCs w:val="18"/>
      <w:lang w:val="id-ID"/>
    </w:rPr>
  </w:style>
  <w:style w:type="character" w:customStyle="1" w:styleId="StyletabelChar">
    <w:name w:val="Style tabel Char"/>
    <w:basedOn w:val="CaptionChar"/>
    <w:link w:val="Styletabel"/>
    <w:rsid w:val="00DB76BF"/>
    <w:rPr>
      <w:rFonts w:ascii="Times New Roman" w:eastAsia="Calibri" w:hAnsi="Times New Roman" w:cs="SimSun"/>
      <w:b/>
      <w:i w:val="0"/>
      <w:iCs/>
      <w:color w:val="44546A" w:themeColor="text2"/>
      <w:sz w:val="24"/>
      <w:szCs w:val="18"/>
      <w:lang w:val="id-ID"/>
    </w:rPr>
  </w:style>
  <w:style w:type="paragraph" w:customStyle="1" w:styleId="StyelTabel">
    <w:name w:val="Styel Tabel"/>
    <w:basedOn w:val="Caption"/>
    <w:link w:val="StyelTabelChar"/>
    <w:qFormat/>
    <w:rsid w:val="0069149E"/>
    <w:pPr>
      <w:keepNext/>
      <w:spacing w:after="80"/>
    </w:pPr>
    <w:rPr>
      <w:rFonts w:ascii="Times New Roman" w:hAnsi="Times New Roman"/>
      <w:b/>
      <w:i w:val="0"/>
      <w:color w:val="000000" w:themeColor="text1"/>
      <w:sz w:val="24"/>
    </w:rPr>
  </w:style>
  <w:style w:type="paragraph" w:customStyle="1" w:styleId="StyleGambar">
    <w:name w:val="Style Gambar"/>
    <w:basedOn w:val="Caption"/>
    <w:link w:val="StyleGambarChar"/>
    <w:qFormat/>
    <w:rsid w:val="005238BC"/>
    <w:pPr>
      <w:spacing w:after="120"/>
      <w:jc w:val="center"/>
    </w:pPr>
    <w:rPr>
      <w:rFonts w:ascii="Times New Roman" w:hAnsi="Times New Roman"/>
      <w:color w:val="000000" w:themeColor="text1"/>
      <w:sz w:val="24"/>
    </w:rPr>
  </w:style>
  <w:style w:type="character" w:customStyle="1" w:styleId="StyelTabelChar">
    <w:name w:val="Styel Tabel Char"/>
    <w:basedOn w:val="CaptionChar"/>
    <w:link w:val="StyelTabel"/>
    <w:rsid w:val="0069149E"/>
    <w:rPr>
      <w:rFonts w:ascii="Times New Roman" w:eastAsia="Calibri" w:hAnsi="Times New Roman" w:cs="SimSun"/>
      <w:b/>
      <w:i w:val="0"/>
      <w:color w:val="000000" w:themeColor="text1"/>
      <w:sz w:val="24"/>
      <w:szCs w:val="18"/>
      <w:lang w:val="id-ID"/>
    </w:rPr>
  </w:style>
  <w:style w:type="paragraph" w:customStyle="1" w:styleId="StyleLampiran">
    <w:name w:val="Style Lampiran"/>
    <w:basedOn w:val="Caption"/>
    <w:link w:val="StyleLampiranChar"/>
    <w:qFormat/>
    <w:rsid w:val="00F77ACE"/>
    <w:pPr>
      <w:keepNext/>
    </w:pPr>
    <w:rPr>
      <w:rFonts w:ascii="Times New Roman" w:hAnsi="Times New Roman"/>
      <w:b/>
      <w:i w:val="0"/>
      <w:color w:val="auto"/>
      <w:sz w:val="24"/>
    </w:rPr>
  </w:style>
  <w:style w:type="character" w:customStyle="1" w:styleId="StyleGambarChar">
    <w:name w:val="Style Gambar Char"/>
    <w:basedOn w:val="CaptionChar"/>
    <w:link w:val="StyleGambar"/>
    <w:rsid w:val="005238BC"/>
    <w:rPr>
      <w:rFonts w:ascii="Times New Roman" w:eastAsia="Calibri" w:hAnsi="Times New Roman" w:cs="SimSun"/>
      <w:i/>
      <w:iCs/>
      <w:color w:val="000000" w:themeColor="text1"/>
      <w:sz w:val="24"/>
      <w:szCs w:val="18"/>
      <w:lang w:val="id-ID"/>
    </w:rPr>
  </w:style>
  <w:style w:type="character" w:customStyle="1" w:styleId="StyleLampiranChar">
    <w:name w:val="Style Lampiran Char"/>
    <w:basedOn w:val="CaptionChar"/>
    <w:link w:val="StyleLampiran"/>
    <w:rsid w:val="00F77ACE"/>
    <w:rPr>
      <w:rFonts w:ascii="Times New Roman" w:eastAsia="Calibri" w:hAnsi="Times New Roman" w:cs="SimSun"/>
      <w:b/>
      <w:i w:val="0"/>
      <w:iCs/>
      <w:color w:val="44546A" w:themeColor="text2"/>
      <w:sz w:val="24"/>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AE50E-5278-4B3C-8D75-B8D52BE7C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9</TotalTime>
  <Pages>130</Pages>
  <Words>22761</Words>
  <Characters>129740</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 DIYAH WATI</dc:creator>
  <cp:lastModifiedBy>IKA DIYAH WATI</cp:lastModifiedBy>
  <cp:revision>66</cp:revision>
  <cp:lastPrinted>2022-08-16T00:24:00Z</cp:lastPrinted>
  <dcterms:created xsi:type="dcterms:W3CDTF">2022-07-13T02:16:00Z</dcterms:created>
  <dcterms:modified xsi:type="dcterms:W3CDTF">2022-08-17T14:29:00Z</dcterms:modified>
</cp:coreProperties>
</file>